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454BC4" w14:textId="6D3C664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Nam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Journal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World</w:t>
      </w:r>
      <w:r w:rsidR="00BE5AC4" w:rsidRPr="006752A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Journal</w:t>
      </w:r>
      <w:r w:rsidR="00BE5AC4" w:rsidRPr="006752A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Gastroenterology</w:t>
      </w:r>
    </w:p>
    <w:p w14:paraId="3878A886" w14:textId="41617E1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NO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83729</w:t>
      </w:r>
    </w:p>
    <w:p w14:paraId="07E5DC26" w14:textId="37E4AF09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</w:t>
      </w:r>
    </w:p>
    <w:p w14:paraId="183B4B8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5CCB2CA" w14:textId="114F474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ty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meta-analysis</w:t>
      </w:r>
    </w:p>
    <w:p w14:paraId="08F3ACD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739F266" w14:textId="55E5529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bleeding</w:t>
      </w:r>
    </w:p>
    <w:p w14:paraId="5514DB11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C24F4DE" w14:textId="3EEBFAA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ahmou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eida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rigit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uts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et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cz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n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atal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árt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áni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ánd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ór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szúfalus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há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rőss</w:t>
      </w:r>
    </w:p>
    <w:p w14:paraId="50D2AC62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D2C0D3C" w14:textId="2693A3B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ahmou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beidat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rigitt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eutsch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et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ncz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din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ar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Katal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árta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ánie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ánd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Vere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Nór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osszúfalus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mes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ihály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5E04844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E534439" w14:textId="2030AEC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ahmou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beidat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rigitt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eutsch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hoo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éc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é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762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0B6D33E6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76CB553" w14:textId="7C649F4C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et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ncz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Nór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osszúfalus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mes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ihály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par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atolo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ul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207528E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9AE707E" w14:textId="3BB7B8D9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din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ar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Katal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árta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ncre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eas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441E7E6B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0E4B73F" w14:textId="1E636A8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ánie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ánd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Vere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par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ophys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di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olo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4156C6B3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911A090" w14:textId="492710F1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Auth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ntributions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j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nistr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is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id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ig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raf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uts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olo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j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nistr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id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0A4F"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0A4F"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ár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0A4F"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m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ftwa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szúfalus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há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gy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ervi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id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r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icip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ffici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k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onsi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icip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ig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uscript.</w:t>
      </w:r>
    </w:p>
    <w:p w14:paraId="74497E7D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2867ADE" w14:textId="4CD89AE1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upporte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nist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nov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chnolog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nov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ITM-NRDIF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KP2021-EGA-23.</w:t>
      </w:r>
    </w:p>
    <w:p w14:paraId="3C24816C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F85DFDA" w14:textId="77DF100F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uthor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D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hD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ssista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fessor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octor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Üllő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ee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r.eross.balint@gmail.com</w:t>
      </w:r>
    </w:p>
    <w:p w14:paraId="2DE9A34F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72AE3DD" w14:textId="04923F35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eceived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ebru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43749124" w14:textId="2BB4BC3A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evised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69F0F5A8" w14:textId="56B402B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ccepted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B63C64" w:rsidRPr="00B63C64">
        <w:rPr>
          <w:rFonts w:ascii="Book Antiqua" w:eastAsia="Book Antiqua" w:hAnsi="Book Antiqua" w:cs="Book Antiqua"/>
          <w:color w:val="000000" w:themeColor="text1"/>
        </w:rPr>
        <w:t>June 14, 2023</w:t>
      </w:r>
    </w:p>
    <w:p w14:paraId="5C0D173B" w14:textId="2803BB6D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ublishe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nline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D13A90" w:rsidRPr="00F84351">
        <w:rPr>
          <w:rFonts w:ascii="Book Antiqua" w:eastAsia="Book Antiqua" w:hAnsi="Book Antiqua" w:cs="Book Antiqua"/>
          <w:bCs/>
        </w:rPr>
        <w:t xml:space="preserve">July </w:t>
      </w:r>
      <w:r w:rsidR="007C78F2">
        <w:rPr>
          <w:rFonts w:ascii="Book Antiqua" w:hAnsi="Book Antiqua" w:cs="Book Antiqua" w:hint="eastAsia"/>
          <w:bCs/>
          <w:lang w:eastAsia="zh-CN"/>
        </w:rPr>
        <w:t>28</w:t>
      </w:r>
      <w:r w:rsidR="00D13A90" w:rsidRPr="00F84351">
        <w:rPr>
          <w:rFonts w:ascii="Book Antiqua" w:eastAsia="Book Antiqua" w:hAnsi="Book Antiqua" w:cs="Book Antiqua"/>
          <w:bCs/>
        </w:rPr>
        <w:t>, 2023</w:t>
      </w:r>
    </w:p>
    <w:p w14:paraId="7D410D2B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6752A2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3A3298D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Abstract</w:t>
      </w:r>
    </w:p>
    <w:p w14:paraId="657DD4AC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ACKGROUND</w:t>
      </w:r>
    </w:p>
    <w:p w14:paraId="2754AB25" w14:textId="00420A4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is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tera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76366A0D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08F7D18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IM</w:t>
      </w:r>
    </w:p>
    <w:p w14:paraId="3BBECBAC" w14:textId="4614BF1F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vail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tera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</w:p>
    <w:p w14:paraId="21986A0A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28D254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ETHODS</w:t>
      </w:r>
    </w:p>
    <w:p w14:paraId="0C19D269" w14:textId="3383062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ist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SPER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v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RD42021283258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ubM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0D38F1">
        <w:rPr>
          <w:rFonts w:ascii="Book Antiqua" w:hAnsi="Book Antiqua" w:cs="Book Antiqua" w:hint="eastAsia"/>
          <w:color w:val="000000" w:themeColor="text1"/>
          <w:lang w:eastAsia="zh-CN"/>
        </w:rPr>
        <w:t>MBASE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AL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4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cto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1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5%C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dom-effec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r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g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mpson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I</w:t>
      </w:r>
      <w:r w:rsidR="000D38F1"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AE7201" w:rsidRPr="006752A2">
        <w:rPr>
          <w:rFonts w:ascii="Book Antiqua" w:eastAsia="Book Antiqua" w:hAnsi="Book Antiqua" w:cs="Book Antiqua"/>
          <w:color w:val="000000" w:themeColor="text1"/>
        </w:rPr>
        <w:t>statistics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oann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rig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val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ais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Re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Ci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(https://www.referencecitationanalysis.com/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obt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lat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highl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articles.</w:t>
      </w:r>
    </w:p>
    <w:p w14:paraId="55A9BD37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BCCD439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</w:p>
    <w:p w14:paraId="2BF68878" w14:textId="18558F7B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158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rac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</w:t>
      </w:r>
      <w:r w:rsidR="00DF2CC8">
        <w:rPr>
          <w:rFonts w:ascii="Book Antiqua" w:hAnsi="Book Antiqua" w:cs="Book Antiqua" w:hint="eastAsia"/>
          <w:color w:val="000000" w:themeColor="text1"/>
          <w:shd w:val="clear" w:color="auto" w:fill="F9F7F7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)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4</w:t>
      </w:r>
      <w:r w:rsidR="00DF2CC8">
        <w:rPr>
          <w:rFonts w:ascii="Book Antiqua" w:hAnsi="Book Antiqua" w:cs="Book Antiqua" w:hint="eastAsia"/>
          <w:color w:val="000000" w:themeColor="text1"/>
          <w:shd w:val="clear" w:color="auto" w:fill="F9F7F7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1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DF2CC8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9</w:t>
      </w:r>
      <w:r w:rsidR="00157D83">
        <w:rPr>
          <w:rFonts w:ascii="Book Antiqua" w:hAnsi="Book Antiqua" w:cs="Book Antiqua" w:hint="eastAsia"/>
          <w:color w:val="000000" w:themeColor="text1"/>
          <w:shd w:val="clear" w:color="auto" w:fill="F9F7F7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2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6</w:t>
      </w:r>
      <w:r w:rsidR="00DF2CC8">
        <w:rPr>
          <w:rFonts w:ascii="Book Antiqua" w:hAnsi="Book Antiqua" w:cs="Book Antiqua" w:hint="eastAsia"/>
          <w:color w:val="000000" w:themeColor="text1"/>
          <w:shd w:val="clear" w:color="auto" w:fill="F9F7F7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2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</w:p>
    <w:p w14:paraId="2BDE1D8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31F1418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CONCLUSION</w:t>
      </w:r>
    </w:p>
    <w:p w14:paraId="5A52869A" w14:textId="23E3F40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2B02B06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135D322" w14:textId="7F59855C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Ke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Words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</w:p>
    <w:p w14:paraId="6CB6CBAA" w14:textId="77777777" w:rsidR="007C14EC" w:rsidRDefault="007C14EC" w:rsidP="007C14EC">
      <w:bookmarkStart w:id="0" w:name="_Hlk140843574"/>
    </w:p>
    <w:p w14:paraId="3BB03AC2" w14:textId="77777777" w:rsidR="007C14EC" w:rsidRDefault="007C14EC" w:rsidP="007C14EC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Author(s) 2023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bookmarkEnd w:id="0"/>
    <w:p w14:paraId="28F17AEC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58201F0" w14:textId="062DC08E" w:rsidR="005E560E" w:rsidRDefault="00E81766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bookmarkStart w:id="1" w:name="_Hlk136596854"/>
      <w:r w:rsidRPr="00073E51">
        <w:rPr>
          <w:rFonts w:ascii="Book Antiqua" w:eastAsia="Book Antiqua" w:hAnsi="Book Antiqua" w:cs="Book Antiqua"/>
          <w:b/>
          <w:bCs/>
        </w:rPr>
        <w:t>Citation</w:t>
      </w:r>
      <w:r>
        <w:rPr>
          <w:rFonts w:ascii="Book Antiqua" w:eastAsia="Book Antiqua" w:hAnsi="Book Antiqua" w:cs="Book Antiqua"/>
        </w:rPr>
        <w:t xml:space="preserve">: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M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Teuts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B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Már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Ve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D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Hosszúfalus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Mihá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Hegy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P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B</w:t>
      </w:r>
      <w:bookmarkEnd w:id="1"/>
      <w:r w:rsidR="00463565"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instab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ility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meta-analysi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i/>
          <w:iCs/>
          <w:color w:val="000000" w:themeColor="text1"/>
        </w:rPr>
        <w:t>World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i/>
          <w:iCs/>
          <w:color w:val="000000" w:themeColor="text1"/>
        </w:rPr>
        <w:t>J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63565" w:rsidRPr="006752A2">
        <w:rPr>
          <w:rFonts w:ascii="Book Antiqua" w:eastAsia="Book Antiqua" w:hAnsi="Book Antiqua" w:cs="Book Antiqua"/>
          <w:color w:val="000000" w:themeColor="text1"/>
        </w:rPr>
        <w:t>2023;</w:t>
      </w:r>
      <w:r w:rsidR="00DF2CC8" w:rsidRPr="00A435CE">
        <w:rPr>
          <w:rFonts w:ascii="Book Antiqua" w:eastAsia="Book Antiqua" w:hAnsi="Book Antiqua" w:cs="Book Antiqua"/>
        </w:rPr>
        <w:t xml:space="preserve"> </w:t>
      </w:r>
      <w:r w:rsidR="00DF2CC8" w:rsidRPr="00FB241E">
        <w:rPr>
          <w:rFonts w:ascii="Book Antiqua" w:eastAsia="Book Antiqua" w:hAnsi="Book Antiqua" w:cs="Book Antiqua"/>
        </w:rPr>
        <w:t>29(2</w:t>
      </w:r>
      <w:r w:rsidR="007C78F2">
        <w:rPr>
          <w:rFonts w:ascii="Book Antiqua" w:hAnsi="Book Antiqua" w:cs="Book Antiqua" w:hint="eastAsia"/>
          <w:lang w:eastAsia="zh-CN"/>
        </w:rPr>
        <w:t>8</w:t>
      </w:r>
      <w:r w:rsidR="00DF2CC8" w:rsidRPr="00FB241E">
        <w:rPr>
          <w:rFonts w:ascii="Book Antiqua" w:eastAsia="Book Antiqua" w:hAnsi="Book Antiqua" w:cs="Book Antiqua"/>
        </w:rPr>
        <w:t xml:space="preserve">): </w:t>
      </w:r>
      <w:r w:rsidR="00D91188" w:rsidRPr="00D91188">
        <w:rPr>
          <w:rFonts w:ascii="Book Antiqua" w:hAnsi="Book Antiqua" w:cs="Book Antiqua"/>
          <w:lang w:eastAsia="zh-CN"/>
        </w:rPr>
        <w:t>4466-4480</w:t>
      </w:r>
    </w:p>
    <w:p w14:paraId="59D1FF56" w14:textId="01FD3E9A" w:rsidR="005E560E" w:rsidRDefault="00DF2CC8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5E560E">
        <w:rPr>
          <w:rFonts w:ascii="Book Antiqua" w:eastAsia="Book Antiqua" w:hAnsi="Book Antiqua" w:cs="Book Antiqua"/>
          <w:b/>
          <w:bCs/>
        </w:rPr>
        <w:t>URL</w:t>
      </w:r>
      <w:r w:rsidRPr="003B5B2D">
        <w:rPr>
          <w:rFonts w:ascii="Book Antiqua" w:eastAsia="Book Antiqua" w:hAnsi="Book Antiqua" w:cs="Book Antiqua"/>
        </w:rPr>
        <w:t>: https://www.wjgnet.com/1007-9327/full/v29/i2</w:t>
      </w:r>
      <w:r w:rsidR="007C78F2">
        <w:rPr>
          <w:rFonts w:ascii="Book Antiqua" w:hAnsi="Book Antiqua" w:cs="Book Antiqua" w:hint="eastAsia"/>
          <w:lang w:eastAsia="zh-CN"/>
        </w:rPr>
        <w:t>8</w:t>
      </w:r>
      <w:r w:rsidRPr="003B5B2D">
        <w:rPr>
          <w:rFonts w:ascii="Book Antiqua" w:eastAsia="Book Antiqua" w:hAnsi="Book Antiqua" w:cs="Book Antiqua"/>
        </w:rPr>
        <w:t>/</w:t>
      </w:r>
      <w:r w:rsidR="00D91188" w:rsidRPr="00D91188">
        <w:rPr>
          <w:rFonts w:ascii="Book Antiqua" w:hAnsi="Book Antiqua" w:cs="Book Antiqua"/>
          <w:lang w:eastAsia="zh-CN"/>
        </w:rPr>
        <w:t>4466</w:t>
      </w:r>
      <w:r w:rsidRPr="003B5B2D">
        <w:rPr>
          <w:rFonts w:ascii="Book Antiqua" w:eastAsia="Book Antiqua" w:hAnsi="Book Antiqua" w:cs="Book Antiqua"/>
        </w:rPr>
        <w:t>.htm</w:t>
      </w:r>
    </w:p>
    <w:p w14:paraId="530572B8" w14:textId="4CA310D0" w:rsidR="00A77B3E" w:rsidRPr="006752A2" w:rsidRDefault="00DF2CC8" w:rsidP="00D9118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5E560E">
        <w:rPr>
          <w:rFonts w:ascii="Book Antiqua" w:eastAsia="Book Antiqua" w:hAnsi="Book Antiqua" w:cs="Book Antiqua"/>
          <w:b/>
          <w:bCs/>
        </w:rPr>
        <w:t>DOI</w:t>
      </w:r>
      <w:r w:rsidRPr="003B5B2D">
        <w:rPr>
          <w:rFonts w:ascii="Book Antiqua" w:eastAsia="Book Antiqua" w:hAnsi="Book Antiqua" w:cs="Book Antiqua"/>
        </w:rPr>
        <w:t xml:space="preserve">: </w:t>
      </w:r>
      <w:r w:rsidRPr="00FB241E">
        <w:rPr>
          <w:rFonts w:ascii="Book Antiqua" w:eastAsia="Book Antiqua" w:hAnsi="Book Antiqua" w:cs="Book Antiqua"/>
        </w:rPr>
        <w:t>https://dx.doi.org/10.3748/wjg.v29.i2</w:t>
      </w:r>
      <w:r w:rsidR="007C78F2">
        <w:rPr>
          <w:rFonts w:ascii="Book Antiqua" w:hAnsi="Book Antiqua" w:cs="Book Antiqua" w:hint="eastAsia"/>
          <w:lang w:eastAsia="zh-CN"/>
        </w:rPr>
        <w:t>8</w:t>
      </w:r>
      <w:r w:rsidRPr="00FB241E">
        <w:rPr>
          <w:rFonts w:ascii="Book Antiqua" w:eastAsia="Book Antiqua" w:hAnsi="Book Antiqua" w:cs="Book Antiqua"/>
        </w:rPr>
        <w:t>.</w:t>
      </w:r>
      <w:r w:rsidR="00D91188" w:rsidRPr="00D91188">
        <w:rPr>
          <w:rFonts w:ascii="Book Antiqua" w:hAnsi="Book Antiqua" w:cs="Book Antiqua"/>
          <w:lang w:eastAsia="zh-CN"/>
        </w:rPr>
        <w:t>4466</w:t>
      </w:r>
    </w:p>
    <w:p w14:paraId="130EE586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D87EFA4" w14:textId="1482A6C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ip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ergenc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%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bid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rde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s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ocume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fu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d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l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v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.</w:t>
      </w:r>
    </w:p>
    <w:p w14:paraId="2E415735" w14:textId="77777777" w:rsidR="00524C50" w:rsidRDefault="00524C50">
      <w:pPr>
        <w:rPr>
          <w:rFonts w:ascii="Book Antiqua" w:hAnsi="Book Antiqua"/>
          <w:color w:val="000000" w:themeColor="text1"/>
        </w:rPr>
      </w:pPr>
      <w:r>
        <w:rPr>
          <w:rFonts w:ascii="Book Antiqua" w:hAnsi="Book Antiqua"/>
          <w:color w:val="000000" w:themeColor="text1"/>
        </w:rPr>
        <w:br w:type="page"/>
      </w:r>
    </w:p>
    <w:p w14:paraId="00732D2C" w14:textId="6660E515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lastRenderedPageBreak/>
        <w:t>INTRODUCTION</w:t>
      </w:r>
    </w:p>
    <w:p w14:paraId="5733925C" w14:textId="7BA6CE0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nu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IB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0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enterolog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ergenc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</w:t>
      </w:r>
      <w:r w:rsidR="003A55FF" w:rsidRPr="006752A2">
        <w:rPr>
          <w:rFonts w:ascii="Book Antiqua" w:eastAsia="Book Antiqua" w:hAnsi="Book Antiqua" w:cs="Book Antiqua"/>
          <w:color w:val="000000" w:themeColor="text1"/>
        </w:rPr>
        <w:t>%</w:t>
      </w:r>
      <w:r w:rsidRPr="006752A2">
        <w:rPr>
          <w:rFonts w:ascii="Book Antiqua" w:eastAsia="Book Antiqua" w:hAnsi="Book Antiqua" w:cs="Book Antiqua"/>
          <w:color w:val="000000" w:themeColor="text1"/>
        </w:rPr>
        <w:t>-10%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mari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vidu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PYWtsYW5kPC9BdXRob3I+PFllYXI+MjAxOTwvWWVhcj48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PYWtsYW5kPC9BdXRob3I+PFllYXI+MjAxOTwvWWVhcj48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-3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bid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rde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sts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91Z2VyZ2k8L0F1dGhvcj48WWVhcj4yMDE1PC9ZZWFy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91Z2VyZ2k8L0F1dGhvcj48WWVhcj4yMDE1PC9ZZWFy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4,5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ab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ad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pi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rove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agno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begin">
          <w:fldData xml:space="preserve">PEVuZE5vdGU+PENpdGU+PEF1dGhvcj5Nb2xlZGluYTwvQXV0aG9yPjxZZWFyPjIwMTc8L1llYXI+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instrText xml:space="preserve"> ADDIN EN.CITE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begin">
          <w:fldData xml:space="preserve">PEVuZE5vdGU+PENpdGU+PEF1dGhvcj5Nb2xlZGluYTwvQXV0aG9yPjxZZWFyPjIwMTc8L1llYXI+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instrText xml:space="preserve"> ADDIN EN.CITE.DATA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  <w:lang w:eastAsia="en-GB"/>
        </w:rPr>
        <w:t>[6]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mpl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t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ib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ive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7082AF95" w14:textId="46AC48A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Sev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HI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fu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d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favo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s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MYXVyc2VuPC9BdXRob3I+PFllYXI+MjAxNzwvWWVhcj48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MYXVyc2VuPC9BdXRob3I+PFllYXI+MjAxNzwvWWVhcj48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7-9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rtherm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6096D100" w14:textId="433232B3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Ea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sci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begin"/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instrText xml:space="preserve"> ADDIN EN.CITE &lt;EndNote&gt;&lt;Cite&gt;&lt;Author&gt;Baradarian&lt;/Author&gt;&lt;Year&gt;2004&lt;/Year&gt;&lt;RecNum&gt;241&lt;/RecNum&gt;&lt;DisplayText&gt;&lt;style face="superscript"&gt;[11]&lt;/style&gt;&lt;/DisplayText&gt;&lt;record&gt;&lt;rec-number&gt;241&lt;/rec-number&gt;&lt;foreign-keys&gt;&lt;key app="EN" db-id="st5t2f2vyfzvtdesa0dvr5s9vt2fxf2e9rav" timestamp="1657399740"&gt;241&lt;/key&gt;&lt;/foreign-keys&gt;&lt;ref-type name="Journal Article"&gt;17&lt;/ref-type&gt;&lt;contributors&gt;&lt;authors&gt;&lt;author&gt;Baradarian, R.&lt;/author&gt;&lt;author&gt;Ramdhaney, S.&lt;/author&gt;&lt;author&gt;Chapalamadugu, R.&lt;/author&gt;&lt;author&gt;Skoczylas, L.&lt;/author&gt;&lt;author&gt;Wang, K.&lt;/author&gt;&lt;author&gt;Rivilis, S.&lt;/author&gt;&lt;author&gt;Remus, K.&lt;/author&gt;&lt;author&gt;Mayer, I.&lt;/author&gt;&lt;author&gt;Iswara, K.&lt;/author&gt;&lt;author&gt;Tenner, S.&lt;/author&gt;&lt;/authors&gt;&lt;/contributors&gt;&lt;auth-address&gt;Division of Gastroenterology, Department of Medicine, Maimonides Medical Center, Brooklyn, New York, USA.&lt;/auth-address&gt;&lt;titles&gt;&lt;title&gt;Early intensive resuscitation of patients with upper gastrointestinal bleeding decreases mortality&lt;/title&gt;&lt;secondary-title&gt;Am J Gastroenterol&lt;/secondary-title&gt;&lt;/titles&gt;&lt;periodical&gt;&lt;full-title&gt;Am J Gastroenterol&lt;/full-title&gt;&lt;/periodical&gt;&lt;pages&gt;619-22&lt;/pages&gt;&lt;volume&gt;99&lt;/volume&gt;&lt;number&gt;4&lt;/number&gt;&lt;edition&gt;2004/04/20&lt;/edition&gt;&lt;keywords&gt;&lt;keyword&gt;Adult&lt;/keyword&gt;&lt;keyword&gt;Aged&lt;/keyword&gt;&lt;keyword&gt;Aged, 80 and over&lt;/keyword&gt;&lt;keyword&gt;Esophageal and Gastric Varices/complications&lt;/keyword&gt;&lt;keyword&gt;Female&lt;/keyword&gt;&lt;keyword&gt;Gastrointestinal Hemorrhage/etiology/*mortality&lt;/keyword&gt;&lt;keyword&gt;Humans&lt;/keyword&gt;&lt;keyword&gt;Male&lt;/keyword&gt;&lt;keyword&gt;Middle Aged&lt;/keyword&gt;&lt;keyword&gt;Peptic Ulcer/complications&lt;/keyword&gt;&lt;keyword&gt;Prospective Studies&lt;/keyword&gt;&lt;keyword&gt;*Resuscitation/methods&lt;/keyword&gt;&lt;keyword&gt;Time Factors&lt;/keyword&gt;&lt;/keywords&gt;&lt;dates&gt;&lt;year&gt;2004&lt;/year&gt;&lt;pub-dates&gt;&lt;date&gt;Apr&lt;/date&gt;&lt;/pub-dates&gt;&lt;/dates&gt;&lt;isbn&gt;0002-9270 (Print)&amp;#xD;0002-9270 (Linking)&lt;/isbn&gt;&lt;accession-num&gt;15089891&lt;/accession-num&gt;&lt;urls&gt;&lt;related-urls&gt;&lt;url&gt;https://www.ncbi.nlm.nih.gov/pubmed/15089891&lt;/url&gt;&lt;/related-urls&gt;&lt;/urls&gt;&lt;electronic-resource-num&gt;10.1111/j.1572-0241.2004.04073.x&lt;/electronic-resource-num&gt;&lt;/record&gt;&lt;/Cite&gt;&lt;/EndNote&gt;</w:instrTex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  <w:lang w:eastAsia="en-GB"/>
        </w:rPr>
        <w:t>[11]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lin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a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certaint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ptim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lu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yp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lu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cmFsbmVrPC9BdXRob3I+PFllYXI+MjAyMTwvWWVhcj48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cmFsbmVrPC9BdXRob3I+PFllYXI+MjAyMTwvWWVhcj48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2-15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14DCE02B" w14:textId="16492B6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sh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aW08L0F1dGhvcj48WWVhcj4yMDIxPC9ZZWFyPjxSZWNO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aW08L0F1dGhvcj48WWVhcj4yMDIxPC9ZZWFyPjxSZWNO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6-19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t>,</w:t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ee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0%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C0yMl08L3N0eWxlPjwvRGlzcGxheVRleHQ+PHJlY29yZD48cmVjLW51bWJlcj40ODwvcmVj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C0yMl08L3N0eWxlPjwvRGlzcGxheVRleHQ+PHJlY29yZD48cmVjLW51bWJlcj40ODwvcmVj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0-22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t>.</w:t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f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i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ort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gniz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ntify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).</w:t>
      </w:r>
    </w:p>
    <w:p w14:paraId="78908C10" w14:textId="77777777" w:rsidR="006C0779" w:rsidRPr="006752A2" w:rsidRDefault="006C0779" w:rsidP="006C0779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</w:pPr>
    </w:p>
    <w:p w14:paraId="5C5A35BA" w14:textId="60071C2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lastRenderedPageBreak/>
        <w:t>MATERIALS</w:t>
      </w:r>
      <w:r w:rsidR="00BE5AC4"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ND</w:t>
      </w:r>
      <w:r w:rsidR="00BE5AC4"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METHODS</w:t>
      </w:r>
    </w:p>
    <w:p w14:paraId="2B525FD1" w14:textId="7B33EBE6" w:rsidR="006C0779" w:rsidRPr="006752A2" w:rsidRDefault="006C0779" w:rsidP="00D628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fer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em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RISMA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line</w:t>
      </w:r>
      <w:r w:rsidR="003D2B62" w:rsidRPr="006752A2">
        <w:rPr>
          <w:rFonts w:ascii="Book Antiqua" w:hAnsi="Book Antiqua"/>
          <w:color w:val="000000" w:themeColor="text1"/>
        </w:rPr>
        <w:fldChar w:fldCharType="begin">
          <w:fldData xml:space="preserve">PEVuZE5vdGU+PENpdGU+PEF1dGhvcj5QYWdlPC9BdXRob3I+PFllYXI+MjAyMTwvWWVhcj48UmVj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</w:fldData>
        </w:fldChar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/>
          <w:color w:val="000000" w:themeColor="text1"/>
        </w:rPr>
        <w:fldChar w:fldCharType="begin">
          <w:fldData xml:space="preserve">PEVuZE5vdGU+PENpdGU+PEF1dGhvcj5QYWdlPC9BdXRob3I+PFllYXI+MjAyMTwvWWVhcj48UmVj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</w:fldData>
        </w:fldChar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/>
          <w:color w:val="000000" w:themeColor="text1"/>
        </w:rPr>
      </w:r>
      <w:r w:rsidR="002E6E1A" w:rsidRPr="006752A2">
        <w:rPr>
          <w:rFonts w:ascii="Book Antiqua" w:hAnsi="Book Antiqua"/>
          <w:color w:val="000000" w:themeColor="text1"/>
        </w:rPr>
        <w:fldChar w:fldCharType="end"/>
      </w:r>
      <w:r w:rsidR="003D2B62" w:rsidRPr="006752A2">
        <w:rPr>
          <w:rFonts w:ascii="Book Antiqua" w:hAnsi="Book Antiqua"/>
          <w:color w:val="000000" w:themeColor="text1"/>
        </w:rPr>
      </w:r>
      <w:r w:rsidR="003D2B62" w:rsidRPr="006752A2">
        <w:rPr>
          <w:rFonts w:ascii="Book Antiqua" w:hAnsi="Book Antiqua"/>
          <w:color w:val="000000" w:themeColor="text1"/>
        </w:rPr>
        <w:fldChar w:fldCharType="separate"/>
      </w:r>
      <w:r w:rsidR="002E6E1A" w:rsidRPr="006752A2">
        <w:rPr>
          <w:rFonts w:ascii="Book Antiqua" w:hAnsi="Book Antiqua"/>
          <w:noProof/>
          <w:color w:val="000000" w:themeColor="text1"/>
          <w:vertAlign w:val="superscript"/>
        </w:rPr>
        <w:t>[23]</w:t>
      </w:r>
      <w:r w:rsidR="003D2B62" w:rsidRPr="006752A2">
        <w:rPr>
          <w:rFonts w:ascii="Book Antiqua" w:hAnsi="Book Antiqua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hra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ndboo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ed</w:t>
      </w:r>
      <w:r w:rsidR="003D2B62" w:rsidRPr="006752A2">
        <w:rPr>
          <w:rFonts w:ascii="Book Antiqua" w:hAnsi="Book Antiqua"/>
          <w:color w:val="000000" w:themeColor="text1"/>
        </w:rPr>
        <w:fldChar w:fldCharType="begin"/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 &lt;EndNote&gt;&lt;Cite&gt;&lt;Author&gt;Chandler&lt;/Author&gt;&lt;Year&gt;2013&lt;/Year&gt;&lt;RecNum&gt;222&lt;/RecNum&gt;&lt;DisplayText&gt;&lt;style face="superscript"&gt;[24]&lt;/style&gt;&lt;/DisplayText&gt;&lt;record&gt;&lt;rec-number&gt;222&lt;/rec-number&gt;&lt;foreign-keys&gt;&lt;key app="EN" db-id="st5t2f2vyfzvtdesa0dvr5s9vt2fxf2e9rav" timestamp="1655131234"&gt;222&lt;/key&gt;&lt;/foreign-keys&gt;&lt;ref-type name="Journal Article"&gt;17&lt;/ref-type&gt;&lt;contributors&gt;&lt;authors&gt;&lt;author&gt;Chandler, J.&lt;/author&gt;&lt;author&gt;Hopewell, S.&lt;/author&gt;&lt;/authors&gt;&lt;/contributors&gt;&lt;auth-address&gt;The Cochrane Collaboration, Oxford, UK. jchandler@cochrane.org.&lt;/auth-address&gt;&lt;titles&gt;&lt;title&gt;Cochrane methods--twenty years experience in developing systematic review methods&lt;/title&gt;&lt;secondary-title&gt;Syst Rev&lt;/secondary-title&gt;&lt;/titles&gt;&lt;periodical&gt;&lt;full-title&gt;Syst Rev&lt;/full-title&gt;&lt;/periodical&gt;&lt;pages&gt;76&lt;/pages&gt;&lt;volume&gt;2&lt;/volume&gt;&lt;edition&gt;2013/09/21&lt;/edition&gt;&lt;keywords&gt;&lt;keyword&gt;Biomedical Research&lt;/keyword&gt;&lt;keyword&gt;Databases, Bibliographic&lt;/keyword&gt;&lt;keyword&gt;*Evidence-Based Medicine&lt;/keyword&gt;&lt;keyword&gt;History, 20th Century&lt;/keyword&gt;&lt;keyword&gt;History, 21st Century&lt;/keyword&gt;&lt;keyword&gt;Humans&lt;/keyword&gt;&lt;keyword&gt;Information Services/*history&lt;/keyword&gt;&lt;keyword&gt;Randomized Controlled Trials as Topic&lt;/keyword&gt;&lt;keyword&gt;Research Design/*standards&lt;/keyword&gt;&lt;keyword&gt;*Review Literature as Topic&lt;/keyword&gt;&lt;/keywords&gt;&lt;dates&gt;&lt;year&gt;2013&lt;/year&gt;&lt;pub-dates&gt;&lt;date&gt;Sep 20&lt;/date&gt;&lt;/pub-dates&gt;&lt;/dates&gt;&lt;isbn&gt;2046-4053 (Electronic)&amp;#xD;2046-4053 (Linking)&lt;/isbn&gt;&lt;accession-num&gt;24050381&lt;/accession-num&gt;&lt;urls&gt;&lt;related-urls&gt;&lt;url&gt;https://www.ncbi.nlm.nih.gov/pubmed/24050381&lt;/url&gt;&lt;/related-urls&gt;&lt;/urls&gt;&lt;custom2&gt;PMC3849105&lt;/custom2&gt;&lt;electronic-resource-num&gt;10.1186/2046-4053-2-76&lt;/electronic-resource-num&gt;&lt;/record&gt;&lt;/Cite&gt;&lt;/EndNote&gt;</w:instrText>
      </w:r>
      <w:r w:rsidR="003D2B62" w:rsidRPr="006752A2">
        <w:rPr>
          <w:rFonts w:ascii="Book Antiqua" w:hAnsi="Book Antiqua"/>
          <w:color w:val="000000" w:themeColor="text1"/>
        </w:rPr>
        <w:fldChar w:fldCharType="separate"/>
      </w:r>
      <w:r w:rsidR="002E6E1A" w:rsidRPr="006752A2">
        <w:rPr>
          <w:rFonts w:ascii="Book Antiqua" w:hAnsi="Book Antiqua"/>
          <w:noProof/>
          <w:color w:val="000000" w:themeColor="text1"/>
          <w:vertAlign w:val="superscript"/>
        </w:rPr>
        <w:t>[24]</w:t>
      </w:r>
      <w:r w:rsidR="003D2B62" w:rsidRPr="006752A2">
        <w:rPr>
          <w:rFonts w:ascii="Book Antiqua" w:hAnsi="Book Antiqua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ist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SPER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RD42021283258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h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3D2B62" w:rsidRPr="006752A2">
        <w:rPr>
          <w:rFonts w:ascii="Book Antiqua" w:hAnsi="Book Antiqua"/>
          <w:color w:val="000000" w:themeColor="text1"/>
        </w:rPr>
        <w:fldChar w:fldCharType="begin"/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 &lt;EndNote&gt;&lt;Cite&gt;&lt;Author&gt;Booth&lt;/Author&gt;&lt;Year&gt;2013&lt;/Year&gt;&lt;RecNum&gt;223&lt;/RecNum&gt;&lt;DisplayText&gt;&lt;style face="superscript"&gt;[25]&lt;/style&gt;&lt;/DisplayText&gt;&lt;record&gt;&lt;rec-number&gt;223&lt;/rec-number&gt;&lt;foreign-keys&gt;&lt;key app="EN" db-id="st5t2f2vyfzvtdesa0dvr5s9vt2fxf2e9rav" timestamp="1655131440"&gt;223&lt;/key&gt;&lt;/foreign-keys&gt;&lt;ref-type name="Journal Article"&gt;17&lt;/ref-type&gt;&lt;contributors&gt;&lt;authors&gt;&lt;author&gt;Booth, A.&lt;/author&gt;&lt;author&gt;Clarke, M.&lt;/author&gt;&lt;author&gt;Dooley, G.&lt;/author&gt;&lt;author&gt;Ghersi, D.&lt;/author&gt;&lt;author&gt;Moher, D.&lt;/author&gt;&lt;author&gt;Petticrew, M.&lt;/author&gt;&lt;author&gt;Stewart, L.&lt;/author&gt;&lt;/authors&gt;&lt;/contributors&gt;&lt;auth-address&gt;Centre for Reviews and Dissemination, University of York, Alcuin B Block, Heslington, York, YO10 5DD, UK. alison.booth@york.ac.uk&lt;/auth-address&gt;&lt;titles&gt;&lt;title&gt;PROSPERO at one year: an evaluation of its utility&lt;/title&gt;&lt;secondary-title&gt;Syst Rev&lt;/secondary-title&gt;&lt;/titles&gt;&lt;periodical&gt;&lt;full-title&gt;Syst Rev&lt;/full-title&gt;&lt;/periodical&gt;&lt;pages&gt;4&lt;/pages&gt;&lt;volume&gt;2&lt;/volume&gt;&lt;edition&gt;2013/01/17&lt;/edition&gt;&lt;keywords&gt;&lt;keyword&gt;Humans&lt;/keyword&gt;&lt;keyword&gt;Publication Bias&lt;/keyword&gt;&lt;keyword&gt;*Registries/standards/statistics &amp;amp; numerical data&lt;/keyword&gt;&lt;keyword&gt;*Review Literature as Topic&lt;/keyword&gt;&lt;/keywords&gt;&lt;dates&gt;&lt;year&gt;2013&lt;/year&gt;&lt;pub-dates&gt;&lt;date&gt;Jan 15&lt;/date&gt;&lt;/pub-dates&gt;&lt;/dates&gt;&lt;isbn&gt;2046-4053 (Electronic)&amp;#xD;2046-4053 (Linking)&lt;/isbn&gt;&lt;accession-num&gt;23320413&lt;/accession-num&gt;&lt;urls&gt;&lt;related-urls&gt;&lt;url&gt;https://www.ncbi.nlm.nih.gov/pubmed/23320413&lt;/url&gt;&lt;/related-urls&gt;&lt;/urls&gt;&lt;custom2&gt;PMC3563608&lt;/custom2&gt;&lt;electronic-resource-num&gt;10.1186/2046-4053-2-4&lt;/electronic-resource-num&gt;&lt;/record&gt;&lt;/Cite&gt;&lt;/EndNote&gt;</w:instrText>
      </w:r>
      <w:r w:rsidR="003D2B62" w:rsidRPr="006752A2">
        <w:rPr>
          <w:rFonts w:ascii="Book Antiqua" w:hAnsi="Book Antiqua"/>
          <w:color w:val="000000" w:themeColor="text1"/>
        </w:rPr>
        <w:fldChar w:fldCharType="separate"/>
      </w:r>
      <w:r w:rsidR="002E6E1A" w:rsidRPr="006752A2">
        <w:rPr>
          <w:rFonts w:ascii="Book Antiqua" w:hAnsi="Book Antiqua"/>
          <w:noProof/>
          <w:color w:val="000000" w:themeColor="text1"/>
          <w:vertAlign w:val="superscript"/>
        </w:rPr>
        <w:t>[25]</w:t>
      </w:r>
      <w:r w:rsidR="003D2B62" w:rsidRPr="006752A2">
        <w:rPr>
          <w:rFonts w:ascii="Book Antiqua" w:hAnsi="Book Antiqua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ddi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Re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Ci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(RCA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oo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rtific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ntellig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echnolog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ll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cc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compreh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datab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ci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cro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multi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disciplin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i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dentify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rec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research.</w:t>
      </w:r>
    </w:p>
    <w:p w14:paraId="5AA112A7" w14:textId="77777777" w:rsidR="008D0D97" w:rsidRPr="006752A2" w:rsidRDefault="008D0D97" w:rsidP="006C0779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</w:pPr>
    </w:p>
    <w:p w14:paraId="1232AE51" w14:textId="6A29DB4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ligi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riteria</w:t>
      </w:r>
    </w:p>
    <w:p w14:paraId="3D5627A7" w14:textId="7D138C3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oPo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ondi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x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ame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ablis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eria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Munn&lt;/Author&gt;&lt;Year&gt;2015&lt;/Year&gt;&lt;RecNum&gt;224&lt;/RecNum&gt;&lt;DisplayText&gt;&lt;style face="superscript"&gt;[26]&lt;/style&gt;&lt;/DisplayText&gt;&lt;record&gt;&lt;rec-number&gt;224&lt;/rec-number&gt;&lt;foreign-keys&gt;&lt;key app="EN" db-id="st5t2f2vyfzvtdesa0dvr5s9vt2fxf2e9rav" timestamp="1655135099"&gt;224&lt;/key&gt;&lt;/foreign-keys&gt;&lt;ref-type name="Journal Article"&gt;17&lt;/ref-type&gt;&lt;contributors&gt;&lt;authors&gt;&lt;author&gt;Munn, Z.&lt;/author&gt;&lt;author&gt;Moola, S.&lt;/author&gt;&lt;author&gt;Lisy, K.&lt;/author&gt;&lt;author&gt;Riitano, D.&lt;/author&gt;&lt;author&gt;Tufanaru, C.&lt;/author&gt;&lt;/authors&gt;&lt;/contributors&gt;&lt;auth-address&gt;Faculty of Health Sciences, The Joanna Briggs Institute, The University of Adelaide, Adelaide, South Australia, Australia.&lt;/auth-address&gt;&lt;titles&gt;&lt;title&gt;Methodological guidance for systematic reviews of observational epidemiological studies reporting prevalence and cumulative incidence data&lt;/title&gt;&lt;secondary-title&gt;Int J Evid Based Healthc&lt;/secondary-title&gt;&lt;/titles&gt;&lt;periodical&gt;&lt;full-title&gt;Int J Evid Based Healthc&lt;/full-title&gt;&lt;/periodical&gt;&lt;pages&gt;147-53&lt;/pages&gt;&lt;volume&gt;13&lt;/volume&gt;&lt;number&gt;3&lt;/number&gt;&lt;edition&gt;2015/09/01&lt;/edition&gt;&lt;keywords&gt;&lt;keyword&gt;Empirical Research&lt;/keyword&gt;&lt;keyword&gt;*Epidemiology&lt;/keyword&gt;&lt;keyword&gt;Evidence-Based Medicine/*organization &amp;amp; administration/standards&lt;/keyword&gt;&lt;keyword&gt;Guidelines as Topic/*standards&lt;/keyword&gt;&lt;keyword&gt;Humans&lt;/keyword&gt;&lt;keyword&gt;Incidence&lt;/keyword&gt;&lt;keyword&gt;Meta-Analysis as Topic&lt;/keyword&gt;&lt;keyword&gt;*Observational Studies as Topic&lt;/keyword&gt;&lt;keyword&gt;Population Surveillance&lt;/keyword&gt;&lt;keyword&gt;Prevalence&lt;/keyword&gt;&lt;keyword&gt;Research Design/*standards&lt;/keyword&gt;&lt;keyword&gt;*Review Literature as Topic&lt;/keyword&gt;&lt;/keywords&gt;&lt;dates&gt;&lt;year&gt;2015&lt;/year&gt;&lt;pub-dates&gt;&lt;date&gt;Sep&lt;/date&gt;&lt;/pub-dates&gt;&lt;/dates&gt;&lt;isbn&gt;1744-1609 (Electronic)&amp;#xD;1744-1595 (Linking)&lt;/isbn&gt;&lt;accession-num&gt;26317388&lt;/accession-num&gt;&lt;urls&gt;&lt;related-urls&gt;&lt;url&gt;https://www.ncbi.nlm.nih.gov/pubmed/26317388&lt;/url&gt;&lt;/related-urls&gt;&lt;/urls&gt;&lt;electronic-resource-num&gt;10.1097/XEB.0000000000000054&lt;/electronic-resource-num&gt;&lt;/record&gt;&lt;/Cite&gt;&lt;/EndNote&gt;</w:instrTex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6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i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/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x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ccepted.</w:t>
      </w:r>
    </w:p>
    <w:p w14:paraId="2D3BFD6C" w14:textId="2310E245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andomiz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ntroll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rial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RCTs)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horts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ase-contro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cluded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ross-sectiona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arameter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dmission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m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ention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triev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c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ourna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lapp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e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s.</w:t>
      </w:r>
    </w:p>
    <w:p w14:paraId="7175E435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52C0CC80" w14:textId="7D7BFE9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formatio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ources</w:t>
      </w:r>
    </w:p>
    <w:p w14:paraId="49721F18" w14:textId="4227B28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s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L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Med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D38F1" w:rsidRPr="000D38F1">
        <w:rPr>
          <w:rFonts w:ascii="Book Antiqua" w:eastAsia="Book Antiqua" w:hAnsi="Book Antiqua" w:cs="Book Antiqua"/>
          <w:color w:val="000000" w:themeColor="text1"/>
        </w:rPr>
        <w:t>EMBASE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hra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is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ol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ia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ENTRAL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ep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4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cto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1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ngua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tric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.</w:t>
      </w:r>
    </w:p>
    <w:p w14:paraId="3A1FB855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6DEF5BD5" w14:textId="4E3284C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lastRenderedPageBreak/>
        <w:t>Search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rategy</w:t>
      </w:r>
    </w:p>
    <w:p w14:paraId="12A2FB1C" w14:textId="2342F18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s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274561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Pr="006752A2">
        <w:rPr>
          <w:rFonts w:ascii="Book Antiqua" w:eastAsia="Book Antiqua" w:hAnsi="Book Antiqua" w:cs="Book Antiqua"/>
          <w:color w:val="000000" w:themeColor="text1"/>
        </w:rPr>
        <w:t>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yp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e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.</w:t>
      </w:r>
    </w:p>
    <w:p w14:paraId="1188170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CE8F1D7" w14:textId="0FF7FB49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lection</w:t>
      </w:r>
    </w:p>
    <w:p w14:paraId="7F928DB5" w14:textId="53B59DC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Foll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iel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gra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EndNo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.1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plic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min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omat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u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lapp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a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tl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epend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E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r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t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strac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x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onside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eria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hen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Pr="006752A2">
        <w:rPr>
          <w:rFonts w:ascii="Book Antiqua" w:eastAsia="Book Antiqua" w:hAnsi="Book Antiqua" w:cs="Book Antiqua"/>
          <w:color w:val="000000" w:themeColor="text1"/>
        </w:rPr>
        <w:t>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app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efficient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κ)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oth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evel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easu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ter-reviewer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liability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agree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ens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ch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cu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B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</w:p>
    <w:p w14:paraId="34535955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7C96E007" w14:textId="4CDB40A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xtraction</w:t>
      </w:r>
    </w:p>
    <w:p w14:paraId="431D57B1" w14:textId="2698216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lev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ra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epend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agreem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131CB4" w:rsidRPr="006752A2">
        <w:rPr>
          <w:rFonts w:ascii="Book Antiqua" w:eastAsia="Book Antiqua" w:hAnsi="Book Antiqua" w:cs="Book Antiqua"/>
          <w:color w:val="000000" w:themeColor="text1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131CB4" w:rsidRPr="006752A2">
        <w:rPr>
          <w:rFonts w:ascii="Book Antiqua" w:eastAsia="Book Antiqua" w:hAnsi="Book Antiqua" w:cs="Book Antiqua"/>
          <w:color w:val="000000" w:themeColor="text1"/>
        </w:rPr>
        <w:t>B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all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llec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troduc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preadsheet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Offic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365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icrosoft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dmond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U</w:t>
      </w:r>
      <w:r w:rsidR="00131CB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i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</w:t>
      </w:r>
      <w:r w:rsidR="00131CB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ates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racted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131CB4" w:rsidRPr="006752A2">
        <w:rPr>
          <w:rFonts w:ascii="Book Antiqua" w:eastAsia="Book Antiqua" w:hAnsi="Book Antiqua" w:cs="Book Antiqua"/>
          <w:color w:val="000000" w:themeColor="text1"/>
        </w:rPr>
        <w:t>F</w:t>
      </w:r>
      <w:r w:rsidRPr="006752A2">
        <w:rPr>
          <w:rFonts w:ascii="Book Antiqua" w:eastAsia="Book Antiqua" w:hAnsi="Book Antiqua" w:cs="Book Antiqua"/>
          <w:color w:val="000000" w:themeColor="text1"/>
        </w:rPr>
        <w:t>ir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g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j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i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ograph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c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i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ig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e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mographic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)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</w:p>
    <w:p w14:paraId="57B9F18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1374764F" w14:textId="5C7BC95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qua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vidence</w:t>
      </w:r>
    </w:p>
    <w:p w14:paraId="75EB5E22" w14:textId="2073537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epend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E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‘</w:t>
      </w:r>
      <w:r w:rsidRPr="006752A2">
        <w:rPr>
          <w:rFonts w:ascii="Book Antiqua" w:eastAsia="Book Antiqua" w:hAnsi="Book Antiqua" w:cs="Book Antiqua"/>
          <w:color w:val="000000" w:themeColor="text1"/>
        </w:rPr>
        <w:t>Joann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rig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val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ais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&lt;EndNote&gt;&lt;Cite&gt;&lt;Author&gt;Munn&lt;/Author&gt;&lt;Year&gt;2015&lt;/Year&gt;&lt;RecNum&gt;224&lt;/RecNum&gt;&lt;DisplayText&gt;&lt;style face="superscript"&gt;[26]&lt;/style&gt;&lt;/DisplayText&gt;&lt;record&gt;&lt;rec-number&gt;224&lt;/rec-number&gt;&lt;foreign-keys&gt;&lt;key app="EN" db-id="st5t2f2vyfzvtdesa0dvr5s9vt2fxf2e9rav" timestamp="1655135099"&gt;224&lt;/key&gt;&lt;/foreign-keys&gt;&lt;ref-type name="Journal Article"&gt;17&lt;/ref-type&gt;&lt;contributors&gt;&lt;authors&gt;&lt;author&gt;Munn, Z.&lt;/author&gt;&lt;author&gt;Moola, S.&lt;/author&gt;&lt;author&gt;Lisy, K.&lt;/author&gt;&lt;author&gt;Riitano, D.&lt;/author&gt;&lt;author&gt;Tufanaru, C.&lt;/author&gt;&lt;/authors&gt;&lt;/contributors&gt;&lt;auth-address&gt;Faculty of Health Sciences, The Joanna Briggs Institute, The University of Adelaide, Adelaide, South Australia, Australia.&lt;/auth-address&gt;&lt;titles&gt;&lt;title&gt;Methodological guidance for systematic reviews of observational epidemiological studies reporting prevalence and cumulative incidence data&lt;/title&gt;&lt;secondary-title&gt;Int J Evid Based Healthc&lt;/secondary-title&gt;&lt;/titles&gt;&lt;periodical&gt;&lt;full-title&gt;Int J Evid Based Healthc&lt;/full-title&gt;&lt;/periodical&gt;&lt;pages&gt;147-53&lt;/pages&gt;&lt;volume&gt;13&lt;/volume&gt;&lt;number&gt;3&lt;/number&gt;&lt;edition&gt;2015/09/01&lt;/edition&gt;&lt;keywords&gt;&lt;keyword&gt;Empirical Research&lt;/keyword&gt;&lt;keyword&gt;*Epidemiology&lt;/keyword&gt;&lt;keyword&gt;Evidence-Based Medicine/*organization &amp;amp; administration/standards&lt;/keyword&gt;&lt;keyword&gt;Guidelines as Topic/*standards&lt;/keyword&gt;&lt;keyword&gt;Humans&lt;/keyword&gt;&lt;keyword&gt;Incidence&lt;/keyword&gt;&lt;keyword&gt;Meta-Analysis as Topic&lt;/keyword&gt;&lt;keyword&gt;*Observational Studies as Topic&lt;/keyword&gt;&lt;keyword&gt;Population Surveillance&lt;/keyword&gt;&lt;keyword&gt;Prevalence&lt;/keyword&gt;&lt;keyword&gt;Research Design/*standards&lt;/keyword&gt;&lt;keyword&gt;*Review Literature as Topic&lt;/keyword&gt;&lt;/keywords&gt;&lt;dates&gt;&lt;year&gt;2015&lt;/year&gt;&lt;pub-dates&gt;&lt;date&gt;Sep&lt;/date&gt;&lt;/pub-dates&gt;&lt;/dates&gt;&lt;isbn&gt;1744-1609 (Electronic)&amp;#xD;1744-1595 (Linking)&lt;/isbn&gt;&lt;accession-num&gt;26317388&lt;/accession-num&gt;&lt;urls&gt;&lt;related-urls&gt;&lt;url&gt;https://www.ncbi.nlm.nih.gov/pubmed/26317388&lt;/url&gt;&lt;/related-urls&gt;&lt;/urls&gt;&lt;electronic-resource-num&gt;10.1097/XEB.0000000000000054&lt;/electronic-resource-num&gt;&lt;/record&gt;&lt;/Cite&gt;&lt;/EndNote&gt;</w:instrTex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6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revie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agreem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em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a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ge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tting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e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‘</w:t>
      </w:r>
      <w:r w:rsidRPr="006752A2">
        <w:rPr>
          <w:rFonts w:ascii="Book Antiqua" w:eastAsia="Book Antiqua" w:hAnsi="Book Antiqua" w:cs="Book Antiqua"/>
          <w:color w:val="000000" w:themeColor="text1"/>
        </w:rPr>
        <w:t>yes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‘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‘</w:t>
      </w:r>
      <w:r w:rsidRPr="006752A2">
        <w:rPr>
          <w:rFonts w:ascii="Book Antiqua" w:eastAsia="Book Antiqua" w:hAnsi="Book Antiqua" w:cs="Book Antiqua"/>
          <w:color w:val="000000" w:themeColor="text1"/>
        </w:rPr>
        <w:t>unclear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‘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cable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orm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ximu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in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</w:p>
    <w:p w14:paraId="61872959" w14:textId="1420941D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ra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RADE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oach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HdXlhdHQ8L0F1dGhvcj48WWVhcj4yMDExPC9ZZWFyPjxS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HdXlhdHQ8L0F1dGhvcj48WWVhcj4yMDExPC9ZZWFyPjxS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7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RADEpr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oftware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ig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onsistenc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rectnes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reci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.</w:t>
      </w:r>
    </w:p>
    <w:p w14:paraId="194A23D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4C4E714F" w14:textId="41B3342C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ynthesis</w:t>
      </w:r>
    </w:p>
    <w:p w14:paraId="785DBAFD" w14:textId="69ABB77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rogramming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anguag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eta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ackage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mmar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5%C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dom-eff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ticip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-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d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ce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gis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re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hwarz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Y2h3YXJ6ZXI8L0F1dGhvcj48WWVhcj4yMDE5PC9ZZWFy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Y2h3YXJ6ZXI8L0F1dGhvcj48WWVhcj4yMDE5PC9ZZWFy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8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a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τ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ximu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kelih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rtung-Knap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jus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JbnRIb3V0PC9BdXRob3I+PFllYXI+MjAxNDwvWWVhcj48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JbnRIb3V0PC9BdXRob3I+PFllYXI+MjAxNDwvWWVhcj48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9,30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  <w:t>.</w:t>
      </w:r>
      <w:r w:rsidR="00BE5AC4" w:rsidRPr="006752A2">
        <w:rPr>
          <w:rFonts w:ascii="Book Antiqua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jus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erva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justmen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g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mpson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I</w:t>
      </w:r>
      <w:r w:rsidRPr="006752A2">
        <w:rPr>
          <w:rFonts w:ascii="Book Antiqua" w:eastAsia="Book Antiqua" w:hAnsi="Book Antiqua" w:cs="Book Antiqua"/>
          <w:color w:val="000000" w:themeColor="text1"/>
        </w:rPr>
        <w:t>²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&lt;EndNote&gt;&lt;Cite&gt;&lt;Author&gt;Higgins&lt;/Author&gt;&lt;Year&gt;2002&lt;/Year&gt;&lt;RecNum&gt;250&lt;/RecNum&gt;&lt;DisplayText&gt;&lt;style face="superscript"&gt;[31]&lt;/style&gt;&lt;/DisplayText&gt;&lt;record&gt;&lt;rec-number&gt;250&lt;/rec-number&gt;&lt;foreign-keys&gt;&lt;key app="EN" db-id="st5t2f2vyfzvtdesa0dvr5s9vt2fxf2e9rav" timestamp="1662736084"&gt;250&lt;/key&gt;&lt;/foreign-keys&gt;&lt;ref-type name="Journal Article"&gt;17&lt;/ref-type&gt;&lt;contributors&gt;&lt;authors&gt;&lt;author&gt;Higgins, J. P.&lt;/author&gt;&lt;author&gt;Thompson, S. G.&lt;/author&gt;&lt;/authors&gt;&lt;/contributors&gt;&lt;auth-address&gt;MRC Biostatistics Unit, Institute of Public Health, Robinson Way, Cambridge CB2 2SR, UK. julian.higgins@mrc-bsu.cam.ac.uk&lt;/auth-address&gt;&lt;titles&gt;&lt;title&gt;Quantifying heterogeneity in a meta-analysis&lt;/title&gt;&lt;secondary-title&gt;Stat Med&lt;/secondary-title&gt;&lt;/titles&gt;&lt;periodical&gt;&lt;full-title&gt;Stat Med&lt;/full-title&gt;&lt;/periodical&gt;&lt;pages&gt;1539-58&lt;/pages&gt;&lt;volume&gt;21&lt;/volume&gt;&lt;number&gt;11&lt;/number&gt;&lt;edition&gt;2002/07/12&lt;/edition&gt;&lt;keywords&gt;&lt;keyword&gt;Albumins/therapeutic use&lt;/keyword&gt;&lt;keyword&gt;Chemotherapy, Adjuvant/methods&lt;/keyword&gt;&lt;keyword&gt;Clinical Trials as Topic/*methods&lt;/keyword&gt;&lt;keyword&gt;Cognition Disorders/drug therapy&lt;/keyword&gt;&lt;keyword&gt;Cytidine Diphosphate Choline/therapeutic use&lt;/keyword&gt;&lt;keyword&gt;Fibrosis/therapy&lt;/keyword&gt;&lt;keyword&gt;Fracture Fixation/methods&lt;/keyword&gt;&lt;keyword&gt;Hip Fractures/surgery&lt;/keyword&gt;&lt;keyword&gt;Humans&lt;/keyword&gt;&lt;keyword&gt;*Meta-Analysis as Topic&lt;/keyword&gt;&lt;keyword&gt;Resuscitation/methods&lt;/keyword&gt;&lt;keyword&gt;Sarcoma/drug therapy&lt;/keyword&gt;&lt;keyword&gt;Sclerotherapy&lt;/keyword&gt;&lt;keyword&gt;Statistics as Topic/*methods&lt;/keyword&gt;&lt;/keywords&gt;&lt;dates&gt;&lt;year&gt;2002&lt;/year&gt;&lt;pub-dates&gt;&lt;date&gt;Jun 15&lt;/date&gt;&lt;/pub-dates&gt;&lt;/dates&gt;&lt;isbn&gt;0277-6715 (Print)&amp;#xD;0277-6715 (Linking)&lt;/isbn&gt;&lt;accession-num&gt;12111919&lt;/accession-num&gt;&lt;urls&gt;&lt;related-urls&gt;&lt;url&gt;https://www.ncbi.nlm.nih.gov/pubmed/12111919&lt;/url&gt;&lt;/related-urls&gt;&lt;/urls&gt;&lt;electronic-resource-num&gt;10.1002/sim.1186&lt;/electronic-resource-num&gt;&lt;/record&gt;&lt;/Cite&gt;&lt;/EndNote&gt;</w:instrTex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31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</w:p>
    <w:p w14:paraId="3EDB6D34" w14:textId="2E089471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Egger</w:t>
      </w:r>
      <w:r w:rsidR="00E031DC">
        <w:rPr>
          <w:rFonts w:ascii="Book Antiqua" w:hAnsi="Book Antiqua" w:cs="Book Antiqua"/>
          <w:color w:val="000000" w:themeColor="text1"/>
          <w:lang w:eastAsia="zh-CN"/>
        </w:rPr>
        <w:t>’</w:t>
      </w:r>
      <w:r w:rsidRPr="006752A2">
        <w:rPr>
          <w:rFonts w:ascii="Book Antiqua" w:eastAsia="Book Antiqua" w:hAnsi="Book Antiqua" w:cs="Book Antiqua"/>
          <w:color w:val="000000" w:themeColor="text1"/>
        </w:rPr>
        <w:t>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t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nn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isual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Sterne&lt;/Author&gt;&lt;Year&gt;2011&lt;/Year&gt;&lt;RecNum&gt;251&lt;/RecNum&gt;&lt;DisplayText&gt;&lt;style face="superscript"&gt;[32]&lt;/style&gt;&lt;/DisplayText&gt;&lt;record&gt;&lt;rec-number&gt;251&lt;/rec-number&gt;&lt;foreign-keys&gt;&lt;key app="EN" db-id="st5t2f2vyfzvtdesa0dvr5s9vt2fxf2e9rav" timestamp="1662736238"&gt;251&lt;/key&gt;&lt;/foreign-keys&gt;&lt;ref-type name="Journal Article"&gt;17&lt;/ref-type&gt;&lt;contributors&gt;&lt;authors&gt;&lt;author&gt;Sterne, J. A.&lt;/author&gt;&lt;author&gt;Sutton, A. J.&lt;/author&gt;&lt;author&gt;Ioannidis, J. P.&lt;/author&gt;&lt;author&gt;Terrin, N.&lt;/author&gt;&lt;author&gt;Jones, D. R.&lt;/author&gt;&lt;author&gt;Lau, J.&lt;/author&gt;&lt;author&gt;Carpenter, J.&lt;/author&gt;&lt;author&gt;Rucker, G.&lt;/author&gt;&lt;author&gt;Harbord, R. M.&lt;/author&gt;&lt;author&gt;Schmid, C. H.&lt;/author&gt;&lt;author&gt;Tetzlaff, J.&lt;/author&gt;&lt;author&gt;Deeks, J. J.&lt;/author&gt;&lt;author&gt;Peters, J.&lt;/author&gt;&lt;author&gt;Macaskill, P.&lt;/author&gt;&lt;author&gt;Schwarzer, G.&lt;/author&gt;&lt;author&gt;Duval, S.&lt;/author&gt;&lt;author&gt;Altman, D. G.&lt;/author&gt;&lt;author&gt;Moher, D.&lt;/author&gt;&lt;author&gt;Higgins, J. P.&lt;/author&gt;&lt;/authors&gt;&lt;/contributors&gt;&lt;auth-address&gt;School of Social and Community Medicine, University of Bristol, Bristol BS8 2PS, UK. jonathan.sterne@bristol.ac.uk&lt;/auth-address&gt;&lt;titles&gt;&lt;title&gt;Recommendations for examining and interpreting funnel plot asymmetry in meta-analyses of randomised controlled trials&lt;/title&gt;&lt;secondary-title&gt;BMJ&lt;/secondary-title&gt;&lt;/titles&gt;&lt;periodical&gt;&lt;full-title&gt;BMJ&lt;/full-title&gt;&lt;/periodical&gt;&lt;pages&gt;d4002&lt;/pages&gt;&lt;volume&gt;343&lt;/volume&gt;&lt;edition&gt;2011/07/26&lt;/edition&gt;&lt;keywords&gt;&lt;keyword&gt;*Meta-Analysis as Topic&lt;/keyword&gt;&lt;keyword&gt;*Randomized Controlled Trials as Topic&lt;/keyword&gt;&lt;keyword&gt;Selection Bias&lt;/keyword&gt;&lt;keyword&gt;Statistics as Topic/*methods&lt;/keyword&gt;&lt;/keywords&gt;&lt;dates&gt;&lt;year&gt;2011&lt;/year&gt;&lt;pub-dates&gt;&lt;date&gt;Jul 22&lt;/date&gt;&lt;/pub-dates&gt;&lt;/dates&gt;&lt;isbn&gt;1756-1833 (Electronic)&amp;#xD;0959-8138 (Linking)&lt;/isbn&gt;&lt;accession-num&gt;21784880&lt;/accession-num&gt;&lt;urls&gt;&lt;related-urls&gt;&lt;url&gt;https://www.ncbi.nlm.nih.gov/pubmed/21784880&lt;/url&gt;&lt;/related-urls&gt;&lt;/urls&gt;&lt;electronic-resource-num&gt;10.1136/bmj.d4002&lt;/electronic-resource-num&gt;&lt;/record&gt;&lt;/Cite&gt;&lt;/EndNote&gt;</w:instrTex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32]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l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c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lu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nsitiv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ve-one-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ng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rk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lu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.</w:t>
      </w:r>
    </w:p>
    <w:p w14:paraId="02F92FF2" w14:textId="662FE72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r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hospitalization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xed-effec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“plural”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u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τ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u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ticip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-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th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τ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ump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ac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ximu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hra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RecNum&gt;254&lt;/RecNum&gt;&lt;DisplayText&gt;&lt;style face="superscript"&gt;[33]&lt;/style&gt;&lt;/DisplayText&gt;&lt;record&gt;&lt;rec-number&gt;254&lt;/rec-number&gt;&lt;foreign-keys&gt;&lt;key app="EN" db-id="st5t2f2vyfzvtdesa0dvr5s9vt2fxf2e9rav" timestamp="1662736922"&gt;254&lt;/key&gt;&lt;/foreign-keys&gt;&lt;ref-type name="Journal Article"&gt;17&lt;/ref-type&gt;&lt;contributors&gt;&lt;/contributors&gt;&lt;titles&gt;&lt;title&gt;Harrer, Mathias, Pim Cuijpers, Furukawa Toshi A, and David D Ebert. 2021. Doing Meta-Analysis With R: A Hands-On Guide. 1st ed. Boca Raton, FL; London: Chapman &amp;amp; Hall/CRC Press&lt;/title&gt;&lt;/titles&gt;&lt;dates&gt;&lt;/dates&gt;&lt;urls&gt;&lt;/urls&gt;&lt;/record&gt;&lt;/Cite&gt;&lt;/EndNote&gt;</w:instrTex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33]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a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b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mi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tting</w:t>
      </w:r>
      <w:r w:rsidR="00F1337C" w:rsidRPr="006752A2">
        <w:rPr>
          <w:rFonts w:ascii="Book Antiqua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&lt;EndNote&gt;&lt;Cite&gt;&lt;Author&gt;IntHout&lt;/Author&gt;&lt;Year&gt;2016&lt;/Year&gt;&lt;RecNum&gt;226&lt;/RecNum&gt;&lt;DisplayText&gt;&lt;style face="superscript"&gt;[34]&lt;/style&gt;&lt;/DisplayText&gt;&lt;record&gt;&lt;rec-number&gt;226&lt;/rec-number&gt;&lt;foreign-keys&gt;&lt;key app="EN" db-id="st5t2f2vyfzvtdesa0dvr5s9vt2fxf2e9rav" timestamp="1655159369"&gt;226&lt;/key&gt;&lt;/foreign-keys&gt;&lt;ref-type name="Journal Article"&gt;17&lt;/ref-type&gt;&lt;contributors&gt;&lt;authors&gt;&lt;author&gt;IntHout, Joanna&lt;/author&gt;&lt;author&gt;Ioannidis, John P A&lt;/author&gt;&lt;author&gt;Rovers, Maroeska M&lt;/author&gt;&lt;author&gt;Goeman, Jelle J&lt;/author&gt;&lt;/authors&gt;&lt;/contributors&gt;&lt;titles&gt;&lt;title&gt;Plea for routinely presenting prediction intervals in meta-analysis&lt;/title&gt;&lt;secondary-title&gt;BMJ Open&lt;/secondary-title&gt;&lt;/titles&gt;&lt;periodical&gt;&lt;full-title&gt;BMJ Open&lt;/full-title&gt;&lt;/periodical&gt;&lt;pages&gt;e010247&lt;/pages&gt;&lt;volume&gt;6&lt;/volume&gt;&lt;number&gt;7&lt;/number&gt;&lt;dates&gt;&lt;year&gt;2016&lt;/year&gt;&lt;/dates&gt;&lt;urls&gt;&lt;related-urls&gt;&lt;url&gt;https://bmjopen.bmj.com/content/bmjopen/6/7/e010247.full.pdf&lt;/url&gt;&lt;/related-urls&gt;&lt;/urls&gt;&lt;electronic-resource-num&gt;10.1136/bmjopen-2015-010247&lt;/electronic-resource-num&gt;&lt;/record&gt;&lt;/Cite&gt;&lt;/EndNote&gt;</w:instrText>
      </w:r>
      <w:r w:rsidR="00F1337C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34]</w:t>
      </w:r>
      <w:r w:rsidR="00F1337C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A704FF" w:rsidRPr="006752A2">
        <w:rPr>
          <w:rFonts w:ascii="Book Antiqua" w:eastAsia="Book Antiqua" w:hAnsi="Book Antiqua" w:cs="Book Antiqua"/>
          <w:color w:val="000000" w:themeColor="text1"/>
        </w:rPr>
        <w:t>Ve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A704FF" w:rsidRPr="006752A2">
        <w:rPr>
          <w:rFonts w:ascii="Book Antiqua" w:eastAsia="Book Antiqua" w:hAnsi="Book Antiqua" w:cs="Book Antiqua"/>
          <w:color w:val="000000" w:themeColor="text1"/>
        </w:rPr>
        <w:t>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ostatistici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.</w:t>
      </w:r>
    </w:p>
    <w:p w14:paraId="2CB11867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101F7D2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RESULTS</w:t>
      </w:r>
    </w:p>
    <w:p w14:paraId="638CF9F2" w14:textId="367E4E1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lection</w:t>
      </w:r>
    </w:p>
    <w:p w14:paraId="325D9DC5" w14:textId="6B24BF89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ltogeth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158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812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0D38F1" w:rsidRPr="000D38F1">
        <w:rPr>
          <w:rFonts w:ascii="Book Antiqua" w:eastAsia="Book Antiqua" w:hAnsi="Book Antiqua" w:cs="Book Antiqua"/>
          <w:color w:val="000000" w:themeColor="text1"/>
        </w:rPr>
        <w:t>EMBASE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13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4C769A" w:rsidRPr="006752A2">
        <w:rPr>
          <w:rFonts w:ascii="Book Antiqua" w:eastAsia="Book Antiqua" w:hAnsi="Book Antiqua" w:cs="Book Antiqua"/>
          <w:color w:val="000000" w:themeColor="text1"/>
        </w:rPr>
        <w:t>edl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Med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2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m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19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a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t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stra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plic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ov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0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-tex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6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trie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9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3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accessibl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6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-tex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il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4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o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lapp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llustr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)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.</w:t>
      </w:r>
    </w:p>
    <w:p w14:paraId="4C7A54C6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C131157" w14:textId="35C2233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as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haracteristic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udies</w:t>
      </w:r>
    </w:p>
    <w:p w14:paraId="528CEF2D" w14:textId="22CE473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ho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C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-contro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oss-sec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i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urop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r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eric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rica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ll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41183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2-y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Uni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es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0]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acterist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rol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.</w:t>
      </w:r>
    </w:p>
    <w:p w14:paraId="03C07083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08A8F8EE" w14:textId="2AAA4A05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ources</w:t>
      </w:r>
    </w:p>
    <w:p w14:paraId="556283CC" w14:textId="4456A7A3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pec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7775C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GF1dGhvcj5PcnRpeiwgSi48L2F1dGhvcj48YXV0aG9yPlBhbXBsb25hLCBKLjwvYXV0aG9yPjxh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CYWxsZXN0ZXItQ2xhdTwvQXV0aG9yPjxZZWFyPjIwMTk8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GF1dGhvcj5PcnRpeiwgSi48L2F1dGhvcj48YXV0aG9yPlBhbXBsb25hLCBKLjwvYXV0aG9yPjxh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7775CA" w:rsidRPr="006752A2">
        <w:rPr>
          <w:rFonts w:ascii="Book Antiqua" w:hAnsi="Book Antiqua" w:cstheme="majorBidi"/>
          <w:color w:val="000000" w:themeColor="text1"/>
        </w:rPr>
      </w:r>
      <w:r w:rsidR="007775CA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8,10,35-50]</w:t>
      </w:r>
      <w:r w:rsidR="007775CA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56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3B4957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87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3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1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6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3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8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6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2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5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9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)</w:t>
      </w:r>
      <w:r w:rsidR="00462F04">
        <w:rPr>
          <w:rFonts w:ascii="Book Antiqua" w:eastAsia="Book Antiqua" w:hAnsi="Book Antiqua" w:cs="Book Antiqua"/>
          <w:color w:val="000000" w:themeColor="text1"/>
        </w:rPr>
        <w:t>.</w:t>
      </w:r>
    </w:p>
    <w:p w14:paraId="3F6711EF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7027DC15" w14:textId="2EC25EE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4432FECD" w14:textId="306C2F9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ll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A1627"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A1627" w:rsidRPr="006752A2">
        <w:rPr>
          <w:rFonts w:ascii="Book Antiqua" w:eastAsia="Book Antiqua" w:hAnsi="Book Antiqua" w:cs="Book Antiqua"/>
          <w:color w:val="000000" w:themeColor="text1"/>
        </w:rPr>
        <w:t>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A1627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855C09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ZXIgZ2FzdHJvaW50ZXN0aW5hbCBibGVlZGluZzwvdGl0bGU+PHNlY29uZGFyeS10aXRsZT5Kb3Vy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91Z2VyZ2k8L0F1dGhvcj48WWVhcj4yMDE5PC9ZZWFy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Q2l0ZT48QXV0aG9yPkxhaTwv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ZXIgZ2FzdHJvaW50ZXN0aW5hbCBibGVlZGluZzwvdGl0bGU+PHNlY29uZGFyeS10aXRsZT5Kb3Vy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855C09" w:rsidRPr="006752A2">
        <w:rPr>
          <w:rFonts w:ascii="Book Antiqua" w:hAnsi="Book Antiqua" w:cstheme="majorBidi"/>
          <w:color w:val="000000" w:themeColor="text1"/>
        </w:rPr>
      </w:r>
      <w:r w:rsidR="00855C09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,17,20,21,51-71]</w:t>
      </w:r>
      <w:r w:rsidR="00855C09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7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wa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Id2FuZzwvQXV0aG9yPjxZZWFyPjIwMTY8L1llYXI+PFJl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Id2FuZzwvQXV0aG9yPjxZZWFyPjIwMTY8L1llYXI+PFJl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58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w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60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8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11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5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4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70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o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3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5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ice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1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togeth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4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1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)</w:t>
      </w:r>
      <w:r w:rsidR="00D65CB8"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7365CAF9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3289DC2" w14:textId="68CEAFE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6838D325" w14:textId="294840D6" w:rsidR="006C0779" w:rsidRPr="006752A2" w:rsidRDefault="005768C3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LjwvYXV0aG9yPjxhdXRob3I+Q2h1bmcsIFMuIEMuPC9hdXRob3I+PGF1dGhvcj5ZdW5nLCBNLiBZ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bWl0cmFubzwvQXV0aG9yPjxZZWFyPjIwMTI8L1llYXI+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Zm9yIEVuZG9zY29waWMgVmFyaWNlYWwgTGlnYXRpb24gRmFpbHVyZTwvdGl0bGU+PHNlY29uZGFy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LjwvYXV0aG9yPjxhdXRob3I+Q2h1bmcsIFMuIEMuPC9hdXRob3I+PGF1dGhvcj5ZdW5nLCBNLiBZ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hAnsi="Book Antiqua" w:cstheme="majorBidi"/>
          <w:color w:val="000000" w:themeColor="text1"/>
        </w:rPr>
      </w:r>
      <w:r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,16,20,21,61,65,70,72-98]</w:t>
      </w:r>
      <w:r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rese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3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7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8149B0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Farooq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5354E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5354E" w:rsidRPr="006752A2">
        <w:rPr>
          <w:rFonts w:ascii="Book Antiqua" w:hAnsi="Book Antiqua"/>
          <w:color w:val="000000" w:themeColor="text1"/>
        </w:rPr>
        <w:t>Farooqi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GYXJvb3FpPC9BdXRob3I+PFllYXI+MjAwMTwvWWVhcj48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GYXJvb3FpPC9BdXRob3I+PFllYXI+MjAwMTwvWWVhcj48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96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Cho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75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4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9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5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40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63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8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8149B0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0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3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8149B0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9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a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lastRenderedPageBreak/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resen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9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3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8149B0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4)</w:t>
      </w:r>
      <w:r w:rsidR="00D65CB8"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67093111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66AC5854" w14:textId="19999CB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ept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lc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eeding</w:t>
      </w:r>
    </w:p>
    <w:p w14:paraId="7CC571B8" w14:textId="39BCFD2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Pep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lc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UB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ty-s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9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44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6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4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7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89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9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7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 xml:space="preserve"> </w:t>
      </w:r>
      <w:r w:rsidR="00DF2CC8" w:rsidRPr="006752A2">
        <w:rPr>
          <w:rFonts w:ascii="Book Antiqua" w:eastAsia="Book Antiqua" w:hAnsi="Book Antiqua" w:cs="Book Antiqua"/>
          <w:color w:val="000000" w:themeColor="text1"/>
        </w:rPr>
        <w:t>(Supplementary Figure 1)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</w:p>
    <w:p w14:paraId="3DA88C91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06255FBC" w14:textId="661CAF8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62D66698" w14:textId="2DC0570C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3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4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7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nt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9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2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9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5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27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).</w:t>
      </w:r>
    </w:p>
    <w:p w14:paraId="562AB101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3ED560C2" w14:textId="5D601933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1AEDD3D0" w14:textId="0F403FC1" w:rsidR="006C0779" w:rsidRPr="006752A2" w:rsidRDefault="005768C3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aG9yPlBhcnJpbGxhLCBQLjwvYXV0aG9yPjwvYXV0aG9ycz48L2NvbnRyaWJ1dG9ycz48YXV0aC1h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JhczwvQXV0aG9yPjxZZWFyPjIwMDU8L1llYXI+PFJl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aG9yPlBhcnJpbGxhLCBQLjwvYXV0aG9yPjwvYXV0aG9ycz48L2NvbnRyaWJ1dG9ycz48YXV0aC1h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hAnsi="Book Antiqua" w:cstheme="majorBidi"/>
          <w:color w:val="000000" w:themeColor="text1"/>
        </w:rPr>
      </w:r>
      <w:r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,48,99-113]</w:t>
      </w:r>
      <w:r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irt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alu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D2120F" w:rsidRPr="006752A2">
        <w:rPr>
          <w:rFonts w:ascii="Book Antiqua" w:eastAsia="Book Antiqua" w:hAnsi="Book Antiqua" w:cs="Book Antiqua"/>
          <w:color w:val="000000" w:themeColor="text1"/>
        </w:rPr>
        <w:t>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2120F" w:rsidRPr="006752A2">
        <w:rPr>
          <w:rFonts w:ascii="Book Antiqua" w:eastAsia="Book Antiqua" w:hAnsi="Book Antiqua" w:cs="Book Antiqua"/>
          <w:color w:val="000000" w:themeColor="text1"/>
        </w:rPr>
        <w:t>T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1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81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83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4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7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71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4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akl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PYWtsYW5kPC9BdXRob3I+PFllYXI+MjAxODwvWWVhcj48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PYWtsYW5kPC9BdXRob3I+PFllYXI+MjAxODwvWWVhcj48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9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aTwvQXV0aG9yPjxZZWFyPjIwMjA8L1llYXI+PFJlY051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aTwvQXV0aG9yPjxZZWFyPjIwMjA8L1llYXI+PFJlY051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5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3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3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3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a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iddiqu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v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u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djwvQXV0aG9yPjxZZWFyPjIwMTk8L1llYXI+PFJlY051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djwvQXV0aG9yPjxZZWFyPjIwMTk8L1llYXI+PFJlY051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6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lastRenderedPageBreak/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ife-threate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6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50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82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pul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3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-49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5)</w:t>
      </w:r>
      <w:r w:rsidR="00935533"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30E3842B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352228A" w14:textId="2C25E40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eeding</w:t>
      </w:r>
    </w:p>
    <w:p w14:paraId="2103D576" w14:textId="308711C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DB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5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2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1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lshte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HaWxzaHRlaW48L0F1dGhvcj48WWVhcj4yMDE2PC9ZZWFy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HaWxzaHRlaW48L0F1dGhvcj48WWVhcj4yMDE2PC9ZZWFy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14]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11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chib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15]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26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D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6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2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)</w:t>
      </w:r>
    </w:p>
    <w:p w14:paraId="2B20D4BA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58DBAA4" w14:textId="034AD2BB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ssessment</w:t>
      </w:r>
    </w:p>
    <w:p w14:paraId="493DDB9A" w14:textId="5B0B1453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ei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ca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equ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5.</w:t>
      </w:r>
    </w:p>
    <w:p w14:paraId="651E7B5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5D6F5F26" w14:textId="6352FEED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as</w:t>
      </w:r>
    </w:p>
    <w:p w14:paraId="14A20FC5" w14:textId="08C403F5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Se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80%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a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x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pl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.</w:t>
      </w:r>
    </w:p>
    <w:p w14:paraId="2843BFAD" w14:textId="20C2E8A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D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ep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e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gg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pla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lu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ddiqu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hAnsi="Book Antiqua" w:cstheme="majorBidi"/>
          <w:color w:val="000000" w:themeColor="text1"/>
        </w:rPr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]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l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i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gg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.</w:t>
      </w:r>
    </w:p>
    <w:p w14:paraId="4A1D11C9" w14:textId="1B87B865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Leave-one-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nsitiv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lier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ng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17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DF2CC8">
        <w:rPr>
          <w:rFonts w:ascii="Book Antiqua" w:hAnsi="Book Antiqua" w:cs="Book Antiqua" w:hint="eastAsia"/>
          <w:color w:val="000000" w:themeColor="text1"/>
          <w:lang w:eastAsia="zh-CN"/>
        </w:rPr>
        <w:t>-</w:t>
      </w:r>
      <w:r w:rsidRPr="006752A2">
        <w:rPr>
          <w:rFonts w:ascii="Book Antiqua" w:eastAsia="Book Antiqua" w:hAnsi="Book Antiqua" w:cs="Book Antiqua"/>
          <w:color w:val="000000" w:themeColor="text1"/>
        </w:rPr>
        <w:t>0.37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DF2CC8">
        <w:rPr>
          <w:rFonts w:ascii="Book Antiqua" w:eastAsia="Book Antiqua" w:hAnsi="Book Antiqua" w:cs="Book Antiqua"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ddiqu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hAnsi="Book Antiqua" w:cstheme="majorBidi"/>
          <w:color w:val="000000" w:themeColor="text1"/>
        </w:rPr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]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min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a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Inter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Class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Dise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(</w:t>
      </w:r>
      <w:r w:rsidRPr="006752A2">
        <w:rPr>
          <w:rFonts w:ascii="Book Antiqua" w:eastAsia="Book Antiqua" w:hAnsi="Book Antiqua" w:cs="Book Antiqua"/>
          <w:color w:val="000000" w:themeColor="text1"/>
        </w:rPr>
        <w:t>ICD-9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i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gg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nn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ve-one-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-16.</w:t>
      </w:r>
    </w:p>
    <w:p w14:paraId="58401FDD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F1344F1" w14:textId="299F77DF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ertain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vidence</w:t>
      </w:r>
    </w:p>
    <w:p w14:paraId="11489B5C" w14:textId="728EB599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fu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rtain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ibu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-12).</w:t>
      </w:r>
    </w:p>
    <w:p w14:paraId="297CC8AD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332B6DCA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DISCUSSION</w:t>
      </w:r>
    </w:p>
    <w:p w14:paraId="241FA92A" w14:textId="574DD7CD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e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6DA96E5F" w14:textId="6D2938D0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38%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a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41%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49%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ner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36%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24%).</w:t>
      </w:r>
    </w:p>
    <w:p w14:paraId="17FC229B" w14:textId="35AF204B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pec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a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n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.</w:t>
      </w:r>
    </w:p>
    <w:p w14:paraId="3EC863F5" w14:textId="196212FF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l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acteriz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ol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BP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HR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u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p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du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ravas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olu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glob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xyg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li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pac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r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u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r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i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ypoxemi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ypoperfus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opriate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ulti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g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ilur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f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u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ic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bi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Baradarian&lt;/Author&gt;&lt;Year&gt;2004&lt;/Year&gt;&lt;RecNum&gt;241&lt;/RecNum&gt;&lt;DisplayText&gt;&lt;style face="superscript"&gt;[11]&lt;/style&gt;&lt;/DisplayText&gt;&lt;record&gt;&lt;rec-number&gt;241&lt;/rec-number&gt;&lt;foreign-keys&gt;&lt;key app="EN" db-id="st5t2f2vyfzvtdesa0dvr5s9vt2fxf2e9rav" timestamp="1657399740"&gt;241&lt;/key&gt;&lt;/foreign-keys&gt;&lt;ref-type name="Journal Article"&gt;17&lt;/ref-type&gt;&lt;contributors&gt;&lt;authors&gt;&lt;author&gt;Baradarian, R.&lt;/author&gt;&lt;author&gt;Ramdhaney, S.&lt;/author&gt;&lt;author&gt;Chapalamadugu, R.&lt;/author&gt;&lt;author&gt;Skoczylas, L.&lt;/author&gt;&lt;author&gt;Wang, K.&lt;/author&gt;&lt;author&gt;Rivilis, S.&lt;/author&gt;&lt;author&gt;Remus, K.&lt;/author&gt;&lt;author&gt;Mayer, I.&lt;/author&gt;&lt;author&gt;Iswara, K.&lt;/author&gt;&lt;author&gt;Tenner, S.&lt;/author&gt;&lt;/authors&gt;&lt;/contributors&gt;&lt;auth-address&gt;Division of Gastroenterology, Department of Medicine, Maimonides Medical Center, Brooklyn, New York, USA.&lt;/auth-address&gt;&lt;titles&gt;&lt;title&gt;Early intensive resuscitation of patients with upper gastrointestinal bleeding decreases mortality&lt;/title&gt;&lt;secondary-title&gt;Am J Gastroenterol&lt;/secondary-title&gt;&lt;/titles&gt;&lt;periodical&gt;&lt;full-title&gt;Am J Gastroenterol&lt;/full-title&gt;&lt;/periodical&gt;&lt;pages&gt;619-22&lt;/pages&gt;&lt;volume&gt;99&lt;/volume&gt;&lt;number&gt;4&lt;/number&gt;&lt;edition&gt;2004/04/20&lt;/edition&gt;&lt;keywords&gt;&lt;keyword&gt;Adult&lt;/keyword&gt;&lt;keyword&gt;Aged&lt;/keyword&gt;&lt;keyword&gt;Aged, 80 and over&lt;/keyword&gt;&lt;keyword&gt;Esophageal and Gastric Varices/complications&lt;/keyword&gt;&lt;keyword&gt;Female&lt;/keyword&gt;&lt;keyword&gt;Gastrointestinal Hemorrhage/etiology/*mortality&lt;/keyword&gt;&lt;keyword&gt;Humans&lt;/keyword&gt;&lt;keyword&gt;Male&lt;/keyword&gt;&lt;keyword&gt;Middle Aged&lt;/keyword&gt;&lt;keyword&gt;Peptic Ulcer/complications&lt;/keyword&gt;&lt;keyword&gt;Prospective Studies&lt;/keyword&gt;&lt;keyword&gt;*Resuscitation/methods&lt;/keyword&gt;&lt;keyword&gt;Time Factors&lt;/keyword&gt;&lt;/keywords&gt;&lt;dates&gt;&lt;year&gt;2004&lt;/year&gt;&lt;pub-dates&gt;&lt;date&gt;Apr&lt;/date&gt;&lt;/pub-dates&gt;&lt;/dates&gt;&lt;isbn&gt;0002-9270 (Print)&amp;#xD;0002-9270 (Linking)&lt;/isbn&gt;&lt;accession-num&gt;15089891&lt;/accession-num&gt;&lt;urls&gt;&lt;related-urls&gt;&lt;url&gt;https://www.ncbi.nlm.nih.gov/pubmed/15089891&lt;/url&gt;&lt;/related-urls&gt;&lt;/urls&gt;&lt;electronic-resource-num&gt;10.1111/j.1572-0241.2004.04073.x&lt;/electronic-resource-num&gt;&lt;/record&gt;&lt;/Cite&gt;&lt;/EndNote&gt;</w:instrTex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28AF8B11" w14:textId="610ACA7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Se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ograph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cation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thnicit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orbidit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g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lit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u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ol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l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mH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/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g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pm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[6]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ncop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thost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nge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5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g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ypoperfus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BaG48L0F1dGhvcj48WWVhcj4yMDE2PC9ZZWFyPjxSZWNO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BaG48L0F1dGhvcj48WWVhcj4yMDE2PC9ZZWFyPjxSZWNO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52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iceab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B7B86" w:rsidRPr="006752A2">
        <w:rPr>
          <w:rFonts w:ascii="Book Antiqua" w:eastAsia="Book Antiqua" w:hAnsi="Book Antiqua" w:cs="Book Antiqua"/>
          <w:color w:val="000000" w:themeColor="text1"/>
        </w:rPr>
        <w:t>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4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7176D594" w14:textId="54D92332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li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UaG9tYXM8L0F1dGhvcj48WWVhcj4xOTkyPC9ZZWFyPjxS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UaG9tYXM8L0F1dGhvcj48WWVhcj4xOTkyPC9ZZWFyPjxS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79,82,97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t>,</w:t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de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0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control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75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de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g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ar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0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w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olizat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60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u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ner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irapongsathor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lyYXBvbmdzYXRob3JuPC9BdXRob3I+PFllYXI+MjAy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lyYXBvbmdzYXRob3JuPC9BdXRob3I+PFllYXI+MjAy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1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e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er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5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mH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75%).</w:t>
      </w:r>
    </w:p>
    <w:p w14:paraId="76EC76C3" w14:textId="21CA84CD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c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u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ten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</w:t>
      </w:r>
      <w:r w:rsidR="00F47219" w:rsidRPr="006752A2">
        <w:rPr>
          <w:rFonts w:ascii="Book Antiqua" w:eastAsia="Book Antiqua" w:hAnsi="Book Antiqua" w:cs="Book Antiqua"/>
          <w:color w:val="000000" w:themeColor="text1"/>
        </w:rPr>
        <w:t>%</w:t>
      </w:r>
      <w:r w:rsidRPr="006752A2">
        <w:rPr>
          <w:rFonts w:ascii="Book Antiqua" w:eastAsia="Book Antiqua" w:hAnsi="Book Antiqua" w:cs="Book Antiqua"/>
          <w:color w:val="000000" w:themeColor="text1"/>
        </w:rPr>
        <w:t>-40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s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NaXlha3VuaTwvQXV0aG9yPjxZZWFyPjIwMjA8L1llYXI+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NaXlha3VuaTwvQXV0aG9yPjxZZWFyPjIwMjA8L1llYXI+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6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er-selec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w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er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olizat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IZXJtaWU8L0F1dGhvcj48WWVhcj4yMDIxPC9ZZWFyPjxS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IZXJtaWU8L0F1dGhvcj48WWVhcj4yMDIxPC9ZZWFyPjxS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04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giography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Gb2xleTwvQXV0aG9yPjxZZWFyPjIwMTA8L1llYXI+PFJl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Gb2xleTwvQXV0aG9yPjxZZWFyPjIwMTA8L1llYXI+PFJl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2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agno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YXJjw61hIFPDoW5jaGV6PC9BdXRob3I+PFllYXI+MjAw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YXJjw61hIFPDoW5jaGV6PC9BdXRob3I+PFllYXI+MjAw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03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DF2CC8">
        <w:rPr>
          <w:rFonts w:ascii="Book Antiqua" w:hAnsi="Book Antiqua" w:cstheme="majorBidi" w:hint="eastAsia"/>
          <w:color w:val="000000" w:themeColor="text1"/>
          <w:lang w:eastAsia="zh-CN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68951B89" w14:textId="77777777" w:rsidR="006C0779" w:rsidRPr="006752A2" w:rsidRDefault="006C0779" w:rsidP="00DF2CC8">
      <w:pPr>
        <w:spacing w:line="360" w:lineRule="auto"/>
        <w:jc w:val="both"/>
        <w:rPr>
          <w:rFonts w:ascii="Book Antiqua" w:hAnsi="Book Antiqua"/>
          <w:color w:val="000000" w:themeColor="text1"/>
          <w:lang w:eastAsia="zh-CN"/>
        </w:rPr>
      </w:pPr>
    </w:p>
    <w:p w14:paraId="3B4E4AFC" w14:textId="62A8BCFC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rength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mitations</w:t>
      </w:r>
    </w:p>
    <w:p w14:paraId="459F74D2" w14:textId="3B98808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r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reh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ci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view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v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11517CE0" w14:textId="4D6AA6FC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Conside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mi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ss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acterist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rtain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oma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mitation.</w:t>
      </w:r>
    </w:p>
    <w:p w14:paraId="7E305604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1F60E3F2" w14:textId="225F9C1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mplication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ractice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research</w:t>
      </w:r>
    </w:p>
    <w:p w14:paraId="63158491" w14:textId="6E321A08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gg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ndardiz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ablish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active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r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out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hysicia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c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p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rr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ca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F23826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Baradarian&lt;/Author&gt;&lt;Year&gt;2004&lt;/Year&gt;&lt;RecNum&gt;241&lt;/RecNum&gt;&lt;DisplayText&gt;&lt;style face="superscript"&gt;[11]&lt;/style&gt;&lt;/DisplayText&gt;&lt;record&gt;&lt;rec-number&gt;241&lt;/rec-number&gt;&lt;foreign-keys&gt;&lt;key app="EN" db-id="st5t2f2vyfzvtdesa0dvr5s9vt2fxf2e9rav" timestamp="1657399740"&gt;241&lt;/key&gt;&lt;/foreign-keys&gt;&lt;ref-type name="Journal Article"&gt;17&lt;/ref-type&gt;&lt;contributors&gt;&lt;authors&gt;&lt;author&gt;Baradarian, R.&lt;/author&gt;&lt;author&gt;Ramdhaney, S.&lt;/author&gt;&lt;author&gt;Chapalamadugu, R.&lt;/author&gt;&lt;author&gt;Skoczylas, L.&lt;/author&gt;&lt;author&gt;Wang, K.&lt;/author&gt;&lt;author&gt;Rivilis, S.&lt;/author&gt;&lt;author&gt;Remus, K.&lt;/author&gt;&lt;author&gt;Mayer, I.&lt;/author&gt;&lt;author&gt;Iswara, K.&lt;/author&gt;&lt;author&gt;Tenner, S.&lt;/author&gt;&lt;/authors&gt;&lt;/contributors&gt;&lt;auth-address&gt;Division of Gastroenterology, Department of Medicine, Maimonides Medical Center, Brooklyn, New York, USA.&lt;/auth-address&gt;&lt;titles&gt;&lt;title&gt;Early intensive resuscitation of patients with upper gastrointestinal bleeding decreases mortality&lt;/title&gt;&lt;secondary-title&gt;Am J Gastroenterol&lt;/secondary-title&gt;&lt;/titles&gt;&lt;periodical&gt;&lt;full-title&gt;Am J Gastroenterol&lt;/full-title&gt;&lt;/periodical&gt;&lt;pages&gt;619-22&lt;/pages&gt;&lt;volume&gt;99&lt;/volume&gt;&lt;number&gt;4&lt;/number&gt;&lt;edition&gt;2004/04/20&lt;/edition&gt;&lt;keywords&gt;&lt;keyword&gt;Adult&lt;/keyword&gt;&lt;keyword&gt;Aged&lt;/keyword&gt;&lt;keyword&gt;Aged, 80 and over&lt;/keyword&gt;&lt;keyword&gt;Esophageal and Gastric Varices/complications&lt;/keyword&gt;&lt;keyword&gt;Female&lt;/keyword&gt;&lt;keyword&gt;Gastrointestinal Hemorrhage/etiology/*mortality&lt;/keyword&gt;&lt;keyword&gt;Humans&lt;/keyword&gt;&lt;keyword&gt;Male&lt;/keyword&gt;&lt;keyword&gt;Middle Aged&lt;/keyword&gt;&lt;keyword&gt;Peptic Ulcer/complications&lt;/keyword&gt;&lt;keyword&gt;Prospective Studies&lt;/keyword&gt;&lt;keyword&gt;*Resuscitation/methods&lt;/keyword&gt;&lt;keyword&gt;Time Factors&lt;/keyword&gt;&lt;/keywords&gt;&lt;dates&gt;&lt;year&gt;2004&lt;/year&gt;&lt;pub-dates&gt;&lt;date&gt;Apr&lt;/date&gt;&lt;/pub-dates&gt;&lt;/dates&gt;&lt;isbn&gt;0002-9270 (Print)&amp;#xD;0002-9270 (Linking)&lt;/isbn&gt;&lt;accession-num&gt;15089891&lt;/accession-num&gt;&lt;urls&gt;&lt;related-urls&gt;&lt;url&gt;https://www.ncbi.nlm.nih.gov/pubmed/15089891&lt;/url&gt;&lt;/related-urls&gt;&lt;/urls&gt;&lt;electronic-resource-num&gt;10.1111/j.1572-0241.2004.04073.x&lt;/electronic-resource-num&gt;&lt;/record&gt;&lt;/Cite&gt;&lt;/EndNote&gt;</w:instrText>
      </w:r>
      <w:r w:rsidR="00F23826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]</w:t>
      </w:r>
      <w:r w:rsidR="00F23826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f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fu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h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e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ight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rtherm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ut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peci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-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4B8B9DB8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462E7D07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CONCLUSION</w:t>
      </w:r>
    </w:p>
    <w:p w14:paraId="007F3F94" w14:textId="61D8D43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l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jor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e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ac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eg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qui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24E9AD2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3A41E23" w14:textId="23C07E7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RTICLE</w:t>
      </w:r>
      <w:r w:rsidR="00BE5AC4"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HIGHLIGHTS</w:t>
      </w:r>
    </w:p>
    <w:p w14:paraId="3A24F94F" w14:textId="3526FBE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background</w:t>
      </w:r>
    </w:p>
    <w:p w14:paraId="377D2850" w14:textId="30869E4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HI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favo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IB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sta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s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rst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u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i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n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l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ticip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e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medi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en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oc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opri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ly.</w:t>
      </w:r>
    </w:p>
    <w:p w14:paraId="57804C0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F1362D" w14:textId="75AF419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motivation</w:t>
      </w:r>
    </w:p>
    <w:p w14:paraId="13B85ECD" w14:textId="76C968E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ur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tera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crib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ng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r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ca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iven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en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eg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ro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23199B17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85F992C" w14:textId="061EF27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objectives</w:t>
      </w:r>
    </w:p>
    <w:p w14:paraId="76840253" w14:textId="71E07919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i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n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l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i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sta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equ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ccu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-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qui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medi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.</w:t>
      </w:r>
    </w:p>
    <w:p w14:paraId="415A2616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A73DE41" w14:textId="55B0CB2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methods</w:t>
      </w:r>
    </w:p>
    <w:p w14:paraId="0A22294D" w14:textId="1BCA0EA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gramm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nguag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ckag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loy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tiliz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mmar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5%C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a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5B971F9A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FA42C5D" w14:textId="723DFB5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ults</w:t>
      </w:r>
    </w:p>
    <w:p w14:paraId="6846C852" w14:textId="2FA9E6E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5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ro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2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5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2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ea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g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igh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gges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ens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lin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el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7E7FD823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993BB91" w14:textId="5F5062A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conclusions</w:t>
      </w:r>
    </w:p>
    <w:p w14:paraId="038F5F1B" w14:textId="65F2879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ell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equ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.</w:t>
      </w:r>
    </w:p>
    <w:p w14:paraId="2E402F7B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6A3CA6" w14:textId="73FA3251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perspectives</w:t>
      </w:r>
    </w:p>
    <w:p w14:paraId="59A5AAA2" w14:textId="5851FC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i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ablish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ndardiz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lemen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ac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out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r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i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h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uci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rtherm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gor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ten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icula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-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438FEC48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DDEF468" w14:textId="5613DAB8" w:rsidR="003D2B62" w:rsidRPr="006752A2" w:rsidRDefault="00F23826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REFERENCES</w:t>
      </w:r>
    </w:p>
    <w:p w14:paraId="01CF75AF" w14:textId="359C56B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Oakland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g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pidemi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i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rac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2-4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16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857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bpg.2019.04.003]</w:t>
      </w:r>
    </w:p>
    <w:p w14:paraId="0EE27A44" w14:textId="55562042" w:rsidR="00900978" w:rsidRPr="00612989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it-IT"/>
        </w:rPr>
      </w:pPr>
      <w:r w:rsidRPr="00612989">
        <w:rPr>
          <w:rFonts w:ascii="Book Antiqua" w:hAnsi="Book Antiqua"/>
          <w:color w:val="000000" w:themeColor="text1"/>
          <w:lang w:val="it-IT"/>
        </w:rPr>
        <w:t>2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Marmo</w:t>
      </w:r>
      <w:r w:rsidR="00BE5AC4" w:rsidRPr="00612989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R</w:t>
      </w:r>
      <w:r w:rsidRPr="00612989">
        <w:rPr>
          <w:rFonts w:ascii="Book Antiqua" w:hAnsi="Book Antiqua"/>
          <w:color w:val="000000" w:themeColor="text1"/>
          <w:lang w:val="it-IT"/>
        </w:rPr>
        <w:t>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Koch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ipollett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apurs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er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ianc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cc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ez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aso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runat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orenz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I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erma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U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atte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iorgi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Imperia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ino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arbera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oschett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artoran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att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mus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astorel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orr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E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rioss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O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uzz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estar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ell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as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roiett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anzil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ragon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iangregori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llegrett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ronc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ichett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magno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Nucc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ga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iubell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W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ebald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onfant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asade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ort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hiozz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irard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eoc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agnalast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egat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hianes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alvagn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tondan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.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redictiv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actors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of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ortality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rom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nonvariceal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upper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astrointestinal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hemorrhage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ulticenter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tudy.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i/>
          <w:iCs/>
          <w:color w:val="000000" w:themeColor="text1"/>
          <w:lang w:val="it-IT"/>
        </w:rPr>
        <w:t>Am</w:t>
      </w:r>
      <w:r w:rsidR="00BE5AC4" w:rsidRPr="00612989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i/>
          <w:iCs/>
          <w:color w:val="000000" w:themeColor="text1"/>
          <w:lang w:val="it-IT"/>
        </w:rPr>
        <w:t>J</w:t>
      </w:r>
      <w:r w:rsidR="00BE5AC4" w:rsidRPr="00612989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i/>
          <w:iCs/>
          <w:color w:val="000000" w:themeColor="text1"/>
          <w:lang w:val="it-IT"/>
        </w:rPr>
        <w:t>Gastroenterol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2008;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103</w:t>
      </w:r>
      <w:r w:rsidRPr="00612989">
        <w:rPr>
          <w:rFonts w:ascii="Book Antiqua" w:hAnsi="Book Antiqua"/>
          <w:color w:val="000000" w:themeColor="text1"/>
          <w:lang w:val="it-IT"/>
        </w:rPr>
        <w:t>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639-47;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quiz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648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[PMID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8564127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OI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0.1111/j.1572-0241.2008.01865.x]</w:t>
      </w:r>
    </w:p>
    <w:p w14:paraId="21794552" w14:textId="750D9B5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12989">
        <w:rPr>
          <w:rFonts w:ascii="Book Antiqua" w:hAnsi="Book Antiqua"/>
          <w:color w:val="000000" w:themeColor="text1"/>
          <w:lang w:val="it-IT"/>
        </w:rPr>
        <w:t>3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Zheng</w:t>
      </w:r>
      <w:r w:rsidR="00BE5AC4" w:rsidRPr="00612989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NS</w:t>
      </w:r>
      <w:r w:rsidRPr="00612989">
        <w:rPr>
          <w:rFonts w:ascii="Book Antiqua" w:hAnsi="Book Antiqua"/>
          <w:color w:val="000000" w:themeColor="text1"/>
          <w:lang w:val="it-IT"/>
        </w:rPr>
        <w:t>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say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ain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hung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L.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nd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partm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lime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harmac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43-15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617309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apt.17238]</w:t>
      </w:r>
    </w:p>
    <w:p w14:paraId="44651143" w14:textId="5D779C7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bougerg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v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tz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rea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ad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82-8.e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4843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14.09.027]</w:t>
      </w:r>
    </w:p>
    <w:p w14:paraId="74541333" w14:textId="083DBD0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eer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F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ocket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r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u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ll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llia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he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rit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eb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ch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n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ank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d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rd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ncre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e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5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4-272.e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3157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3/j.gastro.2018.08.063]</w:t>
      </w:r>
    </w:p>
    <w:p w14:paraId="58717FE4" w14:textId="445ECBD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oledin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m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t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ti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2627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s12876-017-0712-8]</w:t>
      </w:r>
    </w:p>
    <w:p w14:paraId="15442B1E" w14:textId="5791E58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urs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B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ontia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l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øl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affalitzk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ckade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lationshi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twe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im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36-944.e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62310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16.08.049]</w:t>
      </w:r>
    </w:p>
    <w:p w14:paraId="7336D6D7" w14:textId="3838701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ark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E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sawne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iel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bb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nk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ietlo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ielin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fu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i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5-3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1221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amj.2017.06.002]</w:t>
      </w:r>
    </w:p>
    <w:p w14:paraId="19DCF81C" w14:textId="4168F3F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Edelso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C</w:t>
      </w:r>
      <w:r w:rsidRPr="007D6010">
        <w:rPr>
          <w:rFonts w:ascii="Book Antiqua" w:hAnsi="Book Antiqua"/>
          <w:bCs/>
          <w:color w:val="000000" w:themeColor="text1"/>
        </w:rPr>
        <w:t>,</w:t>
      </w:r>
      <w:r w:rsidR="00BE5AC4" w:rsidRPr="007D6010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del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ck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bl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braman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ncay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emodynamic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etam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d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itical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8-2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002/ygh2.424]</w:t>
      </w:r>
    </w:p>
    <w:p w14:paraId="4D270357" w14:textId="4F4C0F0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iddiqu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u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va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s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e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der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u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w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oc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A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-ye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194-e20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3692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0995]</w:t>
      </w:r>
    </w:p>
    <w:p w14:paraId="6CB81125" w14:textId="017B37F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aradaria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dhan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palamadug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koczyl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vil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y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w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n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uscit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re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19-6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08989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572-0241.2004.04073.x]</w:t>
      </w:r>
    </w:p>
    <w:p w14:paraId="6C76B1E6" w14:textId="640D8FD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ralnek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l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r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n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r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dael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panikola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úrd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çalv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nis-Ribei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wad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a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d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chez-Yag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e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of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agn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NVUGIH)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urope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ci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ESGE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0-3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5674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5/a-1369-5274]</w:t>
      </w:r>
    </w:p>
    <w:p w14:paraId="2093AF54" w14:textId="4D2E9A7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ralnek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bo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ia-Pag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cci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rste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c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vanov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wad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rnandez-Ge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nt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bigb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brah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lachogiannak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rgma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sas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ntafyll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agn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ogas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urope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ci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ESGE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94-11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617464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5/a-1939-4887]</w:t>
      </w:r>
    </w:p>
    <w:p w14:paraId="5CB9FD36" w14:textId="7C6515F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in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k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tz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ontia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99-91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92937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4309/ajg.0000000000001245]</w:t>
      </w:r>
    </w:p>
    <w:p w14:paraId="6633D655" w14:textId="3106566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ngup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uerst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erg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r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8-23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67355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4309/ajg.0000000000002130]</w:t>
      </w:r>
    </w:p>
    <w:p w14:paraId="6DB27349" w14:textId="500E192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it-IT"/>
        </w:rPr>
      </w:pPr>
      <w:r w:rsidRPr="006752A2">
        <w:rPr>
          <w:rFonts w:ascii="Book Antiqua" w:hAnsi="Book Antiqua"/>
          <w:color w:val="000000" w:themeColor="text1"/>
        </w:rPr>
        <w:t>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i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ds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-sco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-we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dergo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Hepato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2021;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36</w:t>
      </w:r>
      <w:r w:rsidRPr="006752A2">
        <w:rPr>
          <w:rFonts w:ascii="Book Antiqua" w:hAnsi="Book Antiqua"/>
          <w:color w:val="000000" w:themeColor="text1"/>
          <w:lang w:val="it-IT"/>
        </w:rPr>
        <w:t>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1935-1943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[PMID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33538357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OI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10.1111/jgh.15426]</w:t>
      </w:r>
    </w:p>
    <w:p w14:paraId="71FDB3BF" w14:textId="4A5B2F6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  <w:lang w:val="it-IT"/>
        </w:rPr>
        <w:t>17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Rotondano</w:t>
      </w:r>
      <w:r w:rsidR="00BE5AC4" w:rsidRPr="006752A2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G</w:t>
      </w:r>
      <w:r w:rsidRPr="006752A2">
        <w:rPr>
          <w:rFonts w:ascii="Book Antiqua" w:hAnsi="Book Antiqua"/>
          <w:color w:val="000000" w:themeColor="text1"/>
          <w:lang w:val="it-IT"/>
        </w:rPr>
        <w:t>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ipolletta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Koch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Bianc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ross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rm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R;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NED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(Proget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Nazional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morragi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igestive)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Investigators.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vourab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lica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charge?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1-23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3611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ld.2013.10.017]</w:t>
      </w:r>
    </w:p>
    <w:p w14:paraId="2CE5ACE2" w14:textId="230659B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na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lo-Tom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-Rodrígu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royo-Villar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jan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lej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v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rez-Ai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um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hibi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t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ut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acti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an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5-2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2982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109/00365521.2012.758764]</w:t>
      </w:r>
    </w:p>
    <w:p w14:paraId="022635BE" w14:textId="6AFF8F0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so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i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liday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,2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05-4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1084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38/ajg.2011.409]</w:t>
      </w:r>
    </w:p>
    <w:p w14:paraId="0EE8731F" w14:textId="79EC3BE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Elsebae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ash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bedew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hadi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he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z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eg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o-Am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gee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serga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sou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d-Elsal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de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gypt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icin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(Baltimore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04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6685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D.0000000000010403]</w:t>
      </w:r>
    </w:p>
    <w:p w14:paraId="06952F7B" w14:textId="6FFEF68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pt-PT"/>
        </w:rPr>
      </w:pPr>
      <w:r w:rsidRPr="006752A2">
        <w:rPr>
          <w:rFonts w:ascii="Book Antiqua" w:hAnsi="Book Antiqua"/>
          <w:color w:val="000000" w:themeColor="text1"/>
        </w:rPr>
        <w:t>2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irapongsathor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karachino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iprase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velop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id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t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pt-PT"/>
        </w:rPr>
        <w:t>JGH</w:t>
      </w:r>
      <w:r w:rsidR="00BE5AC4" w:rsidRPr="006752A2">
        <w:rPr>
          <w:rFonts w:ascii="Book Antiqua" w:hAnsi="Book Antiqua"/>
          <w:i/>
          <w:iCs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pt-PT"/>
        </w:rPr>
        <w:t>Open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2021;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pt-PT"/>
        </w:rPr>
        <w:t>5</w:t>
      </w:r>
      <w:r w:rsidRPr="006752A2">
        <w:rPr>
          <w:rFonts w:ascii="Book Antiqua" w:hAnsi="Book Antiqua"/>
          <w:color w:val="000000" w:themeColor="text1"/>
          <w:lang w:val="pt-PT"/>
        </w:rPr>
        <w:t>: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658-663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[PMID: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34124382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DOI: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10.1002/jgh3.12550]</w:t>
      </w:r>
    </w:p>
    <w:p w14:paraId="244B232E" w14:textId="10F5433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  <w:lang w:val="pt-PT"/>
        </w:rPr>
        <w:t>22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pt-PT"/>
        </w:rPr>
        <w:t>Garrido</w:t>
      </w:r>
      <w:r w:rsidR="00BE5AC4" w:rsidRPr="006752A2">
        <w:rPr>
          <w:rFonts w:ascii="Book Antiqua" w:hAnsi="Book Antiqua"/>
          <w:b/>
          <w:bCs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pt-PT"/>
        </w:rPr>
        <w:t>A</w:t>
      </w:r>
      <w:r w:rsidRPr="006752A2">
        <w:rPr>
          <w:rFonts w:ascii="Book Antiqua" w:hAnsi="Book Antiqua"/>
          <w:color w:val="000000" w:themeColor="text1"/>
          <w:lang w:val="pt-PT"/>
        </w:rPr>
        <w:t>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Giráldez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A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Trigo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C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Leo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E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Guil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A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Márquez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JL.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raveno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ton-pum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hibit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--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fou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pre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nefic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du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C6295">
        <w:rPr>
          <w:rFonts w:ascii="Book Antiqua" w:hAnsi="Book Antiqua"/>
          <w:color w:val="000000" w:themeColor="text1"/>
        </w:rPr>
        <w:t>rebleeding?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sp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fer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66-46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894289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321/s1130-01082008000800004]</w:t>
      </w:r>
    </w:p>
    <w:p w14:paraId="7191569A" w14:textId="6B96FD1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ag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Kenz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ssuy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utr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ffman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ro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mse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tzlaf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enn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anvil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imsha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róbjarts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l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yo-Wil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Donal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Guinnes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wa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om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c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l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hi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IS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ment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por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7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78205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36/bmj.n71]</w:t>
      </w:r>
    </w:p>
    <w:p w14:paraId="6FB4494E" w14:textId="118ABAE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andl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pewe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chra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s--twen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ea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velop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y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05038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2046-4053-2-76]</w:t>
      </w:r>
    </w:p>
    <w:p w14:paraId="726D1CCF" w14:textId="421E37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ooth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ark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ol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hers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tticr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wa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ear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alu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ti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y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3204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2046-4053-2-4]</w:t>
      </w:r>
    </w:p>
    <w:p w14:paraId="5EF72B8E" w14:textId="1AD6ABC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un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Z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o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s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it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fanar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olog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a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servatio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pidemiolog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i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por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al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mula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cid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t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vi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as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alth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7-1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3173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XEB.0000000000000054]</w:t>
      </w:r>
    </w:p>
    <w:p w14:paraId="4B4ED840" w14:textId="33C2940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uyat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x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oz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rr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lck-Yt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aszi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Be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eschk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erpoh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h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üneman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GR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roduction-GR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id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fil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mm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nding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bl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pidem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83-3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1955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clinepi.2010.04.026]</w:t>
      </w:r>
    </w:p>
    <w:p w14:paraId="2ACAFE25" w14:textId="36F3C20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chwarz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maitel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u-Radd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ück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rious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slea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ul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ver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eeman-Tuk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ub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cs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form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portion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ynth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thod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76-4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94543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jrsm.1348]</w:t>
      </w:r>
    </w:p>
    <w:p w14:paraId="4884A4B0" w14:textId="19E0497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ntHou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oann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r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F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tung-Knapp-Sidik-Jonk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raightforwa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siderab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perfor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da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rSimonian-Lai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thod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5485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1471-2288-14-25]</w:t>
      </w:r>
    </w:p>
    <w:p w14:paraId="23AEC636" w14:textId="32B6FD6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napp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t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s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regre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variat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ta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93-27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9397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sim.1482]</w:t>
      </w:r>
    </w:p>
    <w:p w14:paraId="02F6CA08" w14:textId="7F29120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iggin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omp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Quantify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terogene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ta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39-15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1119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sim.1186]</w:t>
      </w:r>
    </w:p>
    <w:p w14:paraId="50B1422A" w14:textId="4E5192C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tern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t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oann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r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n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p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ück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bo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m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tzlaf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ek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t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cask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warz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t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g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ommenda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amin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pre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nn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ymmet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4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400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7848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36/bmj.d4002]</w:t>
      </w:r>
    </w:p>
    <w:p w14:paraId="3B441403" w14:textId="1E229A9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arr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E860C9" w:rsidRPr="006752A2">
        <w:rPr>
          <w:rFonts w:ascii="Book Antiqua" w:hAnsi="Book Antiqua"/>
          <w:color w:val="000000" w:themeColor="text1"/>
        </w:rPr>
        <w:t>Cuijpers 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rukaw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bert</w:t>
      </w:r>
      <w:r w:rsidR="00E860C9" w:rsidRPr="006752A2">
        <w:rPr>
          <w:rFonts w:ascii="Book Antiqua" w:hAnsi="Book Antiqua"/>
          <w:color w:val="000000" w:themeColor="text1"/>
        </w:rPr>
        <w:t xml:space="preserve"> D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ds-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E860C9" w:rsidRPr="006752A2">
        <w:rPr>
          <w:rFonts w:ascii="Book Antiqua" w:hAnsi="Book Antiqua"/>
          <w:color w:val="000000" w:themeColor="text1"/>
        </w:rPr>
        <w:t>New York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E860C9" w:rsidRPr="006752A2">
        <w:rPr>
          <w:rFonts w:ascii="Book Antiqua" w:hAnsi="Book Antiqua"/>
          <w:color w:val="000000" w:themeColor="text1"/>
        </w:rPr>
        <w:t>Chapman and Hall/CR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s</w:t>
      </w:r>
      <w:r w:rsidR="00FF7C78"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FF7C78" w:rsidRPr="006752A2">
        <w:rPr>
          <w:rFonts w:ascii="Book Antiqua" w:hAnsi="Book Antiqua"/>
          <w:color w:val="000000" w:themeColor="text1"/>
        </w:rPr>
        <w:t>202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201/9781003107347]</w:t>
      </w:r>
    </w:p>
    <w:p w14:paraId="3DC07DE6" w14:textId="7956E64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ntHou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oann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v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e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utine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al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Op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01024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4066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36/bmjopen-2015-010247]</w:t>
      </w:r>
    </w:p>
    <w:p w14:paraId="1CAAACFC" w14:textId="1446239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allester-Clau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cen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oltà-Par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-Barro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cala-Ram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ñé-Espin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ane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ubin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r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boxymalto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lastRenderedPageBreak/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6-1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33562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EG.0000000000001282]</w:t>
      </w:r>
    </w:p>
    <w:p w14:paraId="5ABAFD83" w14:textId="6C13E97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angem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r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id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p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ech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ag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itam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agoni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coagula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rfari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34-7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2444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38/ajg.2017.39]</w:t>
      </w:r>
    </w:p>
    <w:p w14:paraId="529C6CBF" w14:textId="4116A46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atan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cleux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rn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igé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i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zoul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m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fr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itical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munocompromi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n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nsiv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3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442011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s13613-021-00913-6]</w:t>
      </w:r>
    </w:p>
    <w:p w14:paraId="5604B347" w14:textId="000256A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amper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J</w:t>
      </w:r>
      <w:r w:rsidRPr="007D6010">
        <w:rPr>
          <w:rFonts w:ascii="Book Antiqua" w:hAnsi="Book Antiqua"/>
          <w:bCs/>
          <w:color w:val="000000" w:themeColor="text1"/>
        </w:rPr>
        <w:t>,</w:t>
      </w:r>
      <w:r w:rsidR="00BE5AC4" w:rsidRPr="007D6010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gen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anj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eri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rw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C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6B386F" w:rsidRPr="006752A2">
        <w:rPr>
          <w:rFonts w:ascii="Book Antiqua" w:hAnsi="Book Antiqua"/>
          <w:i/>
          <w:iCs/>
          <w:color w:val="000000" w:themeColor="text1"/>
        </w:rPr>
        <w:t>Clin Intensive 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9-1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3109/tcic.13.2-3.109.113]</w:t>
      </w:r>
    </w:p>
    <w:p w14:paraId="0D5E871C" w14:textId="447B845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oneck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abowska-Derlat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wiń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rre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twe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nding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sli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l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u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m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CT)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amination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vas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cedure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ge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mpto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76-68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6625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2659/PJR.902331]</w:t>
      </w:r>
    </w:p>
    <w:p w14:paraId="7E71E841" w14:textId="4C60E9D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e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qb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jme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z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waj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sente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travas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82-3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99239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503/cjs.005611]</w:t>
      </w:r>
    </w:p>
    <w:p w14:paraId="72E7F075" w14:textId="13AC866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eh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h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ng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vulu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na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f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ntri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i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v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dergo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sente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Vas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710-171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3428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vir.2015.07.026]</w:t>
      </w:r>
    </w:p>
    <w:p w14:paraId="4700B99B" w14:textId="2D5407F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oha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o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az-Bo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nk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ngs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id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w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rayan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travasatio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llow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en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1-22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24046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5403/jgld.2014.1121.273.daz]</w:t>
      </w:r>
    </w:p>
    <w:p w14:paraId="01DD47F4" w14:textId="44C7507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4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aga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kur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iyas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mb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kub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tana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k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a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iya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em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nitorin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ers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g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r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idgin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coagula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rup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romboembolis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Lo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018342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8631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371/journal.pone.0183423]</w:t>
      </w:r>
    </w:p>
    <w:p w14:paraId="211E0A8C" w14:textId="03FEE32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ishid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ji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ashiji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a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C6295">
        <w:rPr>
          <w:rFonts w:ascii="Book Antiqua" w:hAnsi="Book Antiqua"/>
          <w:color w:val="000000" w:themeColor="text1"/>
        </w:rPr>
        <w:t>elderly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Niho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one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gakkai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Zas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29-83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914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143/geriatrics.29.829]</w:t>
      </w:r>
    </w:p>
    <w:p w14:paraId="18876B77" w14:textId="7255143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Opri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9C6295">
        <w:rPr>
          <w:rFonts w:ascii="Book Antiqua" w:hAnsi="Book Antiqua"/>
          <w:bCs/>
          <w:color w:val="000000" w:themeColor="text1"/>
        </w:rPr>
        <w:t>,</w:t>
      </w:r>
      <w:r w:rsidR="00BE5AC4" w:rsidRPr="009C6295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dr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cean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stantinesc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t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D43A78" w:rsidRPr="006752A2">
        <w:rPr>
          <w:rFonts w:ascii="Book Antiqua" w:hAnsi="Book Antiqua"/>
          <w:i/>
          <w:iCs/>
          <w:color w:val="000000" w:themeColor="text1"/>
        </w:rPr>
        <w:t>Arch Balk Med Unio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44-55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DOI:</w:t>
      </w:r>
      <w:r w:rsidR="00D43A78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1688/ABMU.2018.53.4.09]</w:t>
      </w:r>
    </w:p>
    <w:p w14:paraId="1E326D1A" w14:textId="0A4C4F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ober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ss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err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ksi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rci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ll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nc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gn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l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ruco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licobac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ylo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f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crea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ri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7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70474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cc4920]</w:t>
      </w:r>
    </w:p>
    <w:p w14:paraId="0F90531E" w14:textId="444AF6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àba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l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ti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mplo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ve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llanuev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i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anz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ar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enter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bi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phylax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c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fec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st-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rfloxac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57-246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86040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572-0241.1998.00704.x]</w:t>
      </w:r>
    </w:p>
    <w:p w14:paraId="2ED1631E" w14:textId="4218F41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Yap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me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hann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noc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nuttin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we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cathe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fet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76-198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36157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620-012-2547-z]</w:t>
      </w:r>
    </w:p>
    <w:p w14:paraId="31D438BC" w14:textId="2955D36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rebick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rnand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p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ace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l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mb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ov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ch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imen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okerj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st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bill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ña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rcus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ib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iberg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eve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tt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wcros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euze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ippri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u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niel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enra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r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ub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ol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lé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ttar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nba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i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utw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H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ancq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y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h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mero-Gom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lierberg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anco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ia-Lo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fo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r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ves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ch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aktiknj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r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tar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utign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e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gui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à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nz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tal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ccheri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o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erb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g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essand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nar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nè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e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e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l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roy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u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SL-CLI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SORTIU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dentifi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cipita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ur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ompens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97-110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22735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hep.2020.11.019]</w:t>
      </w:r>
    </w:p>
    <w:p w14:paraId="35915F09" w14:textId="090718A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a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Weyenber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renhou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cob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u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de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psu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io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ve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scu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-thromb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rug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7-25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7251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443-1661.2011.01228.x]</w:t>
      </w:r>
    </w:p>
    <w:p w14:paraId="24F7B4D6" w14:textId="443B7F0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bougerg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lu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r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tz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es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4-1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0359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0942]</w:t>
      </w:r>
    </w:p>
    <w:p w14:paraId="4DE1440B" w14:textId="673FA14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h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W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ur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rg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Kore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70-4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0482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904/kjim.2014.099]</w:t>
      </w:r>
    </w:p>
    <w:p w14:paraId="55FC2CB7" w14:textId="6AFB8FF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araca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I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T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unal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quilli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ac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k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G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st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w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rs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pp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-3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9271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00464-019-06769-z]</w:t>
      </w:r>
    </w:p>
    <w:p w14:paraId="464C56B3" w14:textId="17FC448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elic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j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oc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igm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8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85-18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50003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5/s-2007-1018278]</w:t>
      </w:r>
    </w:p>
    <w:p w14:paraId="79A6F248" w14:textId="1BA6B33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Edmund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r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han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ler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i/>
          <w:iCs/>
          <w:color w:val="000000" w:themeColor="text1"/>
        </w:rPr>
        <w:t>Gastroe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8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55-36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111/j.1440-1746.1988.tb00260.x</w:t>
      </w:r>
      <w:r w:rsidR="009A17F3" w:rsidRPr="006752A2">
        <w:rPr>
          <w:rFonts w:ascii="Book Antiqua" w:hAnsi="Book Antiqua"/>
          <w:color w:val="000000" w:themeColor="text1"/>
        </w:rPr>
        <w:t>]</w:t>
      </w:r>
    </w:p>
    <w:p w14:paraId="14A9AB85" w14:textId="3CB86DA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h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ine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thromb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r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01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1903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9336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55/2019/9190367]</w:t>
      </w:r>
    </w:p>
    <w:p w14:paraId="4C25CE6E" w14:textId="0AAF6AB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onzález-González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ázquez-Elizon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-Compeá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ytán-Tor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lores-Rendó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Á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áquez-Quint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za-Galin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árdenas-Sando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ldonado-Garz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sp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fer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6-2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52687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321/S1130-01082011000400005]</w:t>
      </w:r>
    </w:p>
    <w:p w14:paraId="616D25E1" w14:textId="6D6BCC8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wa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w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egu-Gyengbu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u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DGSG)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v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-D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2-20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9210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620-016-4087-4]</w:t>
      </w:r>
    </w:p>
    <w:p w14:paraId="3353135D" w14:textId="537A33D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airath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wor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g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arnsha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v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lm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r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F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alenc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agulopat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ngdo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ransfu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69-10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8976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537-2995.2012.03849.x]</w:t>
      </w:r>
    </w:p>
    <w:p w14:paraId="151A9C79" w14:textId="7EF6523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wo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f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ers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-cathe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-butyl-2-cyanoacrylat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mer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1-1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9712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140-017-1552-0]</w:t>
      </w:r>
    </w:p>
    <w:p w14:paraId="38F17E96" w14:textId="7904B9C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12989">
        <w:rPr>
          <w:rFonts w:ascii="Book Antiqua" w:hAnsi="Book Antiqua"/>
          <w:color w:val="000000" w:themeColor="text1"/>
          <w:lang w:val="de-AT"/>
        </w:rPr>
        <w:t>61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de-AT"/>
        </w:rPr>
        <w:t>Lai</w:t>
      </w:r>
      <w:r w:rsidR="00BE5AC4" w:rsidRPr="00612989">
        <w:rPr>
          <w:rFonts w:ascii="Book Antiqua" w:hAnsi="Book Antiqua"/>
          <w:b/>
          <w:bCs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de-AT"/>
        </w:rPr>
        <w:t>YC</w:t>
      </w:r>
      <w:r w:rsidRPr="00612989">
        <w:rPr>
          <w:rFonts w:ascii="Book Antiqua" w:hAnsi="Book Antiqua"/>
          <w:color w:val="000000" w:themeColor="text1"/>
          <w:lang w:val="de-AT"/>
        </w:rPr>
        <w:t>,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Hung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MS,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Chen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YH,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Chen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YC.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IMS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W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qSOF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asgow-Blatchfo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cka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cut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4-1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9952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6705/j.jacme.201812_8(4).0003]</w:t>
      </w:r>
    </w:p>
    <w:p w14:paraId="239215EA" w14:textId="71BA3BB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aggi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k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oua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aln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a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vestigator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cond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h-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sion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54-4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9368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55/2013/128760]</w:t>
      </w:r>
    </w:p>
    <w:p w14:paraId="365F682F" w14:textId="576484F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ors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halio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am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gyp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urk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07-7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59978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5152/tjg.2014.6710]</w:t>
      </w:r>
    </w:p>
    <w:p w14:paraId="052C9311" w14:textId="6651DA7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guy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n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vovaro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gna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m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54-9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8756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10.07.018]</w:t>
      </w:r>
    </w:p>
    <w:p w14:paraId="1A12AB4D" w14:textId="75E57B9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ark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h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pof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d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rfor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25-83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54199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620-015-3942-z]</w:t>
      </w:r>
    </w:p>
    <w:p w14:paraId="59425E52" w14:textId="315EF85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estellin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er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k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oo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fu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crea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lime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harmac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6-3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20555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apt.12170]</w:t>
      </w:r>
    </w:p>
    <w:p w14:paraId="62295637" w14:textId="253E3EE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S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am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ahman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a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ulcer-rel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ngdom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4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lime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harmac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37-54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6281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apt.15092]</w:t>
      </w:r>
    </w:p>
    <w:p w14:paraId="66DD616E" w14:textId="2CD62D4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Wierzchowsk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browiec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zczes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zmytkow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rch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43-84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2735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5114/aoms.2013.36911]</w:t>
      </w:r>
    </w:p>
    <w:p w14:paraId="55EFB6EA" w14:textId="22719B9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Zha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h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ilu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C6295">
        <w:rPr>
          <w:rFonts w:ascii="Book Antiqua" w:hAnsi="Book Antiqua"/>
          <w:color w:val="000000" w:themeColor="text1"/>
        </w:rPr>
        <w:t>bleeding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eijin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a</w:t>
      </w:r>
      <w:r w:rsidR="00987B07" w:rsidRPr="006752A2">
        <w:rPr>
          <w:rFonts w:ascii="Book Antiqua" w:hAnsi="Book Antiqua"/>
          <w:i/>
          <w:iCs/>
          <w:color w:val="000000" w:themeColor="text1"/>
        </w:rPr>
        <w:t>x</w:t>
      </w:r>
      <w:r w:rsidRPr="006752A2">
        <w:rPr>
          <w:rFonts w:ascii="Book Antiqua" w:hAnsi="Book Antiqua"/>
          <w:i/>
          <w:iCs/>
          <w:color w:val="000000" w:themeColor="text1"/>
        </w:rPr>
        <w:t>u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Xue</w:t>
      </w:r>
      <w:r w:rsidR="00987B07" w:rsidRPr="006752A2">
        <w:rPr>
          <w:rFonts w:ascii="Book Antiqua" w:hAnsi="Book Antiqua"/>
          <w:i/>
          <w:iCs/>
          <w:color w:val="000000" w:themeColor="text1"/>
        </w:rPr>
        <w:t>b</w:t>
      </w:r>
      <w:r w:rsidRPr="006752A2">
        <w:rPr>
          <w:rFonts w:ascii="Book Antiqua" w:hAnsi="Book Antiqua"/>
          <w:i/>
          <w:iCs/>
          <w:color w:val="000000" w:themeColor="text1"/>
        </w:rPr>
        <w:t>ao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Yi</w:t>
      </w:r>
      <w:r w:rsidR="00987B07" w:rsidRPr="006752A2">
        <w:rPr>
          <w:rFonts w:ascii="Book Antiqua" w:hAnsi="Book Antiqua"/>
          <w:i/>
          <w:iCs/>
          <w:color w:val="000000" w:themeColor="text1"/>
        </w:rPr>
        <w:t>xueb</w:t>
      </w:r>
      <w:r w:rsidRPr="006752A2">
        <w:rPr>
          <w:rFonts w:ascii="Book Antiqua" w:hAnsi="Book Antiqua"/>
          <w:i/>
          <w:iCs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03-70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170103]</w:t>
      </w:r>
    </w:p>
    <w:p w14:paraId="684915CF" w14:textId="3A4B5B2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unchorntavaku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dk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hase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ess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javit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ailan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sso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0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p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104-S1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927224]</w:t>
      </w:r>
    </w:p>
    <w:p w14:paraId="56D68821" w14:textId="5926E90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Wa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s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st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g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as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agu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ti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j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h-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41-94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4485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b013e31819c3885]</w:t>
      </w:r>
    </w:p>
    <w:p w14:paraId="7F314355" w14:textId="7AE6C26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mitran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ardasci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gu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nchi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z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ypox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tit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ccur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th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eas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08-6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77274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b013e318254e9d4]</w:t>
      </w:r>
    </w:p>
    <w:p w14:paraId="1FF122EB" w14:textId="3FE3AE0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rdevo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bañez-Sa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fit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aci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tellv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vara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che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r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ñ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mez-Pastr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v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eñ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ane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tello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llanuev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rr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rst-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i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58-14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7140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hep.29370]</w:t>
      </w:r>
    </w:p>
    <w:p w14:paraId="00D561C6" w14:textId="1D39958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ila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ouger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yye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upu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ck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irty-D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admi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77-4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3739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1249]</w:t>
      </w:r>
    </w:p>
    <w:p w14:paraId="15149896" w14:textId="34BADDC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o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B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ngstaken-Blakem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Kore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96-7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11766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904/kjim.2016.339]</w:t>
      </w:r>
    </w:p>
    <w:p w14:paraId="522E7A0D" w14:textId="246B466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allatah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I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h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tab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b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Qa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bi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zara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u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ti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ation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lica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Worl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8-27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0609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254/wjh.v4.i9.268]</w:t>
      </w:r>
    </w:p>
    <w:p w14:paraId="5C0D159B" w14:textId="07524A8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assani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9C6295">
        <w:rPr>
          <w:rFonts w:ascii="Book Antiqua" w:hAnsi="Book Antiqua"/>
          <w:bCs/>
          <w:color w:val="000000" w:themeColor="text1"/>
        </w:rPr>
        <w:t>,</w:t>
      </w:r>
      <w:r w:rsidR="00BE5AC4" w:rsidRPr="009C6295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-Ghann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-Talkaw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delrah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tt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leb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V-induc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ogy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sigh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4081/gi.2018.7629]</w:t>
      </w:r>
    </w:p>
    <w:p w14:paraId="7D02CB66" w14:textId="1E040A1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ermi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ond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langenho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eer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frey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-st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ea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dynam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stabi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jug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rahep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rtosystem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u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41-144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0483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EG.0000000000001222]</w:t>
      </w:r>
    </w:p>
    <w:p w14:paraId="6F41FE10" w14:textId="3D5B20C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smai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W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m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b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mta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f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inva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r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4-12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6692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2072-007-9034-1]</w:t>
      </w:r>
    </w:p>
    <w:p w14:paraId="51BCAF50" w14:textId="31F551E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i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-si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c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ilur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Kore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88-1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41964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166/kjg.2018.72.4.188]</w:t>
      </w:r>
    </w:p>
    <w:p w14:paraId="4E9E6182" w14:textId="1403EFF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i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h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se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n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yponatr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lipress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r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01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6103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07529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55/2017/7610374]</w:t>
      </w:r>
    </w:p>
    <w:p w14:paraId="2D0FA313" w14:textId="51ABAF0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e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wk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lb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Willi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rk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ult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ul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pirato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tres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ndrom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ri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55-156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2469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00003246-199211000-00013]</w:t>
      </w:r>
    </w:p>
    <w:p w14:paraId="4BEFEA7E" w14:textId="23C87D1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iu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he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ec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pha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08-9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70454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440-1746.2006.04266.x]</w:t>
      </w:r>
    </w:p>
    <w:p w14:paraId="4E03AE67" w14:textId="7A24E4B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8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iu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yanoacryl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j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ode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an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12-10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51393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80/00365520903030787]</w:t>
      </w:r>
    </w:p>
    <w:p w14:paraId="7E467BF5" w14:textId="1A9D133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aiwal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m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hado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ind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m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hardwa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r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r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r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ti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-acetylcyste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chem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tit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77-58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04813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2072-020-10013-5]</w:t>
      </w:r>
    </w:p>
    <w:p w14:paraId="710E5E56" w14:textId="5DA95C6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aeshir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ik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kizaw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yo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j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bay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ku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n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h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ya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wao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su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rag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ramats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am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wakam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ah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w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ya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ng-ter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loon-occlud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trogr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veno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literatio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35-104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37280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gh.12508]</w:t>
      </w:r>
    </w:p>
    <w:p w14:paraId="4F45FEA7" w14:textId="17D7956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inga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mp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F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tocell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cino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13-6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77274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b013e318256b670]</w:t>
      </w:r>
    </w:p>
    <w:p w14:paraId="4B473EC9" w14:textId="728D83A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illanuev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ti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àb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le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ái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ad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ss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ar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anz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matostat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bin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ler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84-38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42164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hep.510300222]</w:t>
      </w:r>
    </w:p>
    <w:p w14:paraId="07407100" w14:textId="4E48C37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illanuev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que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aci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óm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-Balagu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zal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le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ái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ni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anz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ler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d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matostat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60-5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9042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hep.2006.05.016]</w:t>
      </w:r>
    </w:p>
    <w:p w14:paraId="4E3BC785" w14:textId="2973B72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u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ctreot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var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anc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66-166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5518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S0140-6736(95)92840-5]</w:t>
      </w:r>
    </w:p>
    <w:p w14:paraId="66620DD5" w14:textId="5EE93C4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homopoulo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ochar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m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mpropoulou-Karatz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exandr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ikolopoul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dica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ort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ng-ter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99-9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70054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ld.2006.08.002]</w:t>
      </w:r>
    </w:p>
    <w:p w14:paraId="5AB9A062" w14:textId="46C0DB6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sa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utri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ess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ifi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U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al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utri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depend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u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Nutr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5057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390/nu11092152]</w:t>
      </w:r>
    </w:p>
    <w:p w14:paraId="1E4AC10C" w14:textId="2601D5A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sa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it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lness-rel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rticostero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suffici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*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ri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46-25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0839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CCM.0000000000000544]</w:t>
      </w:r>
    </w:p>
    <w:p w14:paraId="34DC9CFC" w14:textId="4CD2F3D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uache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rvo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uit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i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rits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ssau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ven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0-2010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9-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15400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clinre.2014.06.018]</w:t>
      </w:r>
    </w:p>
    <w:p w14:paraId="0E7F4F29" w14:textId="3D4317A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nosiai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lastr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rib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ei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cen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ín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zál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o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tellan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ánch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e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en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rá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ñe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ui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Á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bill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ín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cha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-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C6295">
        <w:rPr>
          <w:rFonts w:ascii="Book Antiqua" w:hAnsi="Book Antiqua"/>
          <w:color w:val="000000" w:themeColor="text1"/>
        </w:rPr>
        <w:t>bleeding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90-5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11280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astrohep.2016.03.007]</w:t>
      </w:r>
    </w:p>
    <w:p w14:paraId="450C82AE" w14:textId="71388BD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arooq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I</w:t>
      </w:r>
      <w:r w:rsidRPr="009C6295">
        <w:rPr>
          <w:rFonts w:ascii="Book Antiqua" w:hAnsi="Book Antiqua"/>
          <w:bCs/>
          <w:color w:val="000000" w:themeColor="text1"/>
        </w:rPr>
        <w:t>,</w:t>
      </w:r>
      <w:r w:rsidR="00BE5AC4" w:rsidRPr="009C6295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rooq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r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piso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J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Coll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Physicians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Surg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Pa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9C6295">
        <w:rPr>
          <w:rFonts w:ascii="Book Antiqua" w:hAnsi="Book Antiqua"/>
          <w:b/>
          <w:color w:val="000000" w:themeColor="text1"/>
        </w:rPr>
        <w:t>1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79-382</w:t>
      </w:r>
    </w:p>
    <w:p w14:paraId="0BFE1C30" w14:textId="7357D62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homa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</w:t>
      </w:r>
      <w:r w:rsidRPr="009C6295">
        <w:rPr>
          <w:rFonts w:ascii="Book Antiqua" w:hAnsi="Book Antiqua"/>
          <w:bCs/>
          <w:color w:val="000000" w:themeColor="text1"/>
        </w:rPr>
        <w:t>,</w:t>
      </w:r>
      <w:r w:rsidR="00BE5AC4" w:rsidRPr="009C6295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gaw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sep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kam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i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o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iolog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sta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B47674"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="00B47674"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-20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111/j.1443-1661.1992.tb00080.x]</w:t>
      </w:r>
    </w:p>
    <w:p w14:paraId="2E8C2226" w14:textId="184C028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d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9C6295">
        <w:rPr>
          <w:rFonts w:ascii="Book Antiqua" w:hAnsi="Book Antiqua"/>
          <w:bCs/>
          <w:color w:val="000000" w:themeColor="text1"/>
        </w:rPr>
        <w:t>,</w:t>
      </w:r>
      <w:r w:rsidR="00BE5AC4" w:rsidRPr="009C6295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be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delmoh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x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derw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fir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247874" w:rsidRPr="00247874">
        <w:rPr>
          <w:rFonts w:ascii="Book Antiqua" w:hAnsi="Book Antiqua"/>
          <w:i/>
          <w:iCs/>
          <w:color w:val="000000" w:themeColor="text1"/>
        </w:rPr>
        <w:t>Alexandria journal of medic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5-3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016/j.ajme.2014.08.002]</w:t>
      </w:r>
    </w:p>
    <w:p w14:paraId="5106D4EF" w14:textId="1B1C2BC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bba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isset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ld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odfiel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nc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abl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si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ca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NZ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53-95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33638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445-2197.2005.03582.x]</w:t>
      </w:r>
    </w:p>
    <w:p w14:paraId="0E23B975" w14:textId="2DF59EF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lbeldaw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h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a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ti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rg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-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-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p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(Oxf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0-3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9582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3/gastro/gou030]</w:t>
      </w:r>
    </w:p>
    <w:p w14:paraId="0B8E6ECF" w14:textId="32BF6AA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rroj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em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do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dei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ise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lv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ó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dro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rtugal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cen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-ye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e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-3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3940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EG.0b013e328344ccb5]</w:t>
      </w:r>
    </w:p>
    <w:p w14:paraId="723DC29A" w14:textId="1D108D0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ua-Nga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rasetsin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esi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dsa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sant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paneeyakor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npiko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libhak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-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ag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mag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99-5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3411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iii.2017.02.005]</w:t>
      </w:r>
    </w:p>
    <w:p w14:paraId="465F921E" w14:textId="690AF2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rcí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ánchez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zál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ile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lej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álv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deró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ranj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drígu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g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ñ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garol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0F095D">
        <w:rPr>
          <w:rFonts w:ascii="Book Antiqua" w:hAnsi="Book Antiqua"/>
          <w:color w:val="000000" w:themeColor="text1"/>
        </w:rPr>
        <w:t>bleeding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7-3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48106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S0210-5705(01)70187-2]</w:t>
      </w:r>
    </w:p>
    <w:p w14:paraId="5B75729F" w14:textId="7F2B785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ermi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ond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langenho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e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groo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frey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pi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e-be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T-guid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61-21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96433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00330-020-07232-7]</w:t>
      </w:r>
    </w:p>
    <w:p w14:paraId="43BB22EA" w14:textId="316A1E4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1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wart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psc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uerst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eke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ekd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ssio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75-680.e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3305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20.04.031]</w:t>
      </w:r>
    </w:p>
    <w:p w14:paraId="7D374D16" w14:textId="2A0E0B1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v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er-s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Worl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728-37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9929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2998/wjcc.v7.i22.3728]</w:t>
      </w:r>
    </w:p>
    <w:p w14:paraId="4D953C47" w14:textId="08C4CF3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iikur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g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ma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n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sat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hi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rato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ya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ishi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miyo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ji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yoto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mamo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noza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kam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jishi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ik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f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5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8-175.e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56362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3/j.gastro.2019.09.010]</w:t>
      </w:r>
    </w:p>
    <w:p w14:paraId="71365039" w14:textId="6882885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ykän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lto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ylänpää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d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cathe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ch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ma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cer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ers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pproac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394-14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5496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1605-018-3728-7]</w:t>
      </w:r>
    </w:p>
    <w:p w14:paraId="4BB09224" w14:textId="1340B46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it-IT"/>
        </w:rPr>
      </w:pPr>
      <w:r w:rsidRPr="006752A2">
        <w:rPr>
          <w:rFonts w:ascii="Book Antiqua" w:hAnsi="Book Antiqua"/>
          <w:color w:val="000000" w:themeColor="text1"/>
        </w:rPr>
        <w:t>10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Oakland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ber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g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e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r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laborativ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K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en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r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udi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Gut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2018;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67</w:t>
      </w:r>
      <w:r w:rsidRPr="006752A2">
        <w:rPr>
          <w:rFonts w:ascii="Book Antiqua" w:hAnsi="Book Antiqua"/>
          <w:color w:val="000000" w:themeColor="text1"/>
          <w:lang w:val="it-IT"/>
        </w:rPr>
        <w:t>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654-662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[PMID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28148540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OI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10.1136/gutjnl-2016-313428]</w:t>
      </w:r>
    </w:p>
    <w:p w14:paraId="4FE35D99" w14:textId="5C772DB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  <w:lang w:val="it-IT"/>
        </w:rPr>
        <w:t>110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Radaelli</w:t>
      </w:r>
      <w:r w:rsidR="00BE5AC4" w:rsidRPr="006752A2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F</w:t>
      </w:r>
      <w:r w:rsidRPr="006752A2">
        <w:rPr>
          <w:rFonts w:ascii="Book Antiqua" w:hAnsi="Book Antiqua"/>
          <w:color w:val="000000" w:themeColor="text1"/>
          <w:lang w:val="it-IT"/>
        </w:rPr>
        <w:t>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razzo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Repic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Rondonott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usset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lett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V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pada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nes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ega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rass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uss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iuli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olucci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nn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Nucc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sta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V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e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ri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rraris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lizia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ma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oria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e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Bon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agg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Hassan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ucci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.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linica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nagement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nd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atient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outcomes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of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cut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ower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astrointestina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bleeding.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cente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41-114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5097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ld.2021.01.002]</w:t>
      </w:r>
    </w:p>
    <w:p w14:paraId="608A8D59" w14:textId="53ED873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ío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ntoy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drígu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rr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li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ír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ri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bid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angenbeck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rch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9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5-1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71311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00423-006-0117-6]</w:t>
      </w:r>
    </w:p>
    <w:p w14:paraId="3E5D7636" w14:textId="4C2DF04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1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ole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nes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ho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ber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-detect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le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vas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ention?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magin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a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Onc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-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37770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754-9485.2010.02131.x]</w:t>
      </w:r>
    </w:p>
    <w:p w14:paraId="228CB828" w14:textId="6ED883B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linvimo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ma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w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u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tu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n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ca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inga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66-86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741501]</w:t>
      </w:r>
    </w:p>
    <w:p w14:paraId="0B819566" w14:textId="209236D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ilshtei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lug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ou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ou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s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urr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verti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3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36-1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50096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ijsu.2016.07.076]</w:t>
      </w:r>
    </w:p>
    <w:p w14:paraId="054D2CBF" w14:textId="507BB26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chib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ya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rashi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nt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it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u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m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alu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f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verti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75-e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35678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0988]</w:t>
      </w:r>
    </w:p>
    <w:p w14:paraId="7CBA41D2" w14:textId="36BB7C0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iyakun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kaji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h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sabuc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szyn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himar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tsu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shim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maguc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sunag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rs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-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servatio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cut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5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6171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ams2.533]</w:t>
      </w:r>
    </w:p>
    <w:p w14:paraId="64500E05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br w:type="page"/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Footnotes</w:t>
      </w:r>
    </w:p>
    <w:p w14:paraId="6E36B68C" w14:textId="418617BD" w:rsidR="002749F2" w:rsidRPr="006752A2" w:rsidRDefault="002749F2" w:rsidP="002749F2">
      <w:pPr>
        <w:snapToGrid w:val="0"/>
        <w:spacing w:line="360" w:lineRule="auto"/>
        <w:rPr>
          <w:rFonts w:ascii="Book Antiqua" w:eastAsia="宋体" w:hAnsi="Book Antiqua" w:cs="宋体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nflict-of-inte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bookmarkStart w:id="2" w:name="_Hlk130828251"/>
      <w:r w:rsidRPr="006752A2">
        <w:rPr>
          <w:rFonts w:ascii="Book Antiqua" w:eastAsia="宋体" w:hAnsi="Book Antiqua" w:cs="宋体"/>
          <w:color w:val="000000" w:themeColor="text1"/>
        </w:rPr>
        <w:t>All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the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authors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report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no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relevant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conflicts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of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interest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for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this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article.</w:t>
      </w:r>
    </w:p>
    <w:bookmarkEnd w:id="2"/>
    <w:p w14:paraId="440605CE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6198DDF" w14:textId="5ED8CB80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2009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heckli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eckli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uscri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pa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ecklist.</w:t>
      </w:r>
    </w:p>
    <w:p w14:paraId="0D647C48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3008895" w14:textId="642F6AB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pen-Access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pen-acc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-ho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er-revie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er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r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ea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tribu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Commerc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-N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.0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cens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mi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tribut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ix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ap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i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commerci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cen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i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riva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rm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ig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e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i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commerci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e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ttps://creativecommons.org/Licenses/by-nc/4.0/</w:t>
      </w:r>
    </w:p>
    <w:p w14:paraId="26849F56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8E16C9A" w14:textId="23AEBD75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rovenanc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eer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review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olici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ern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d.</w:t>
      </w:r>
    </w:p>
    <w:p w14:paraId="0B1018EE" w14:textId="77777777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039912CB" w14:textId="24C981E5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model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ng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ind</w:t>
      </w:r>
    </w:p>
    <w:p w14:paraId="2272AF4B" w14:textId="77777777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24BB96E8" w14:textId="5653881F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Author's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Membership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rofessional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ocieties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i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cie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enterology.</w:t>
      </w:r>
    </w:p>
    <w:p w14:paraId="4B9900C5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7BF7223" w14:textId="17051CF3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tarted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ebru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168A8A20" w14:textId="6D82AB1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First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decision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5BE1A632" w14:textId="1D70D2F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Articl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ress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524C50" w:rsidRPr="00B63C64">
        <w:rPr>
          <w:rFonts w:ascii="Book Antiqua" w:eastAsia="Book Antiqua" w:hAnsi="Book Antiqua" w:cs="Book Antiqua"/>
          <w:color w:val="000000" w:themeColor="text1"/>
        </w:rPr>
        <w:t>June 14, 2023</w:t>
      </w:r>
    </w:p>
    <w:p w14:paraId="7AB1AB52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D065CDB" w14:textId="1FB00A25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Specialty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enterolog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patology</w:t>
      </w:r>
    </w:p>
    <w:p w14:paraId="4824FEF9" w14:textId="460ED878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Country/Territory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origin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4E565FE3" w14:textId="5F9485F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report’s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cientific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quality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classification</w:t>
      </w:r>
    </w:p>
    <w:p w14:paraId="62A9619A" w14:textId="0A6B854F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Excellent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</w:t>
      </w:r>
    </w:p>
    <w:p w14:paraId="17123E7E" w14:textId="571A7ED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ood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</w:p>
    <w:p w14:paraId="31F430AE" w14:textId="28C55C3D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ood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</w:t>
      </w:r>
    </w:p>
    <w:p w14:paraId="7FFC52EE" w14:textId="697EEF5D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air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</w:t>
      </w:r>
    </w:p>
    <w:p w14:paraId="0E067EDB" w14:textId="281D694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oor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</w:t>
      </w:r>
    </w:p>
    <w:p w14:paraId="2A3D5DEB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F48C95B" w14:textId="3F5A3B06" w:rsidR="002749F2" w:rsidRPr="00524C50" w:rsidRDefault="002749F2" w:rsidP="002749F2">
      <w:pPr>
        <w:spacing w:line="360" w:lineRule="auto"/>
        <w:jc w:val="both"/>
        <w:rPr>
          <w:rFonts w:ascii="Book Antiqua" w:hAnsi="Book Antiqua" w:cs="Book Antiqua"/>
          <w:b/>
          <w:color w:val="000000" w:themeColor="text1"/>
          <w:lang w:eastAsia="zh-CN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-Reviewe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otlyarov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ussia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ánche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I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mbia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-Edito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Cs/>
          <w:color w:val="000000" w:themeColor="text1"/>
        </w:rPr>
        <w:t>Li</w:t>
      </w:r>
      <w:r w:rsidR="00BE5AC4" w:rsidRPr="006752A2">
        <w:rPr>
          <w:rFonts w:ascii="Book Antiqua" w:eastAsia="Book Antiqua" w:hAnsi="Book Antiqua" w:cs="Book Antiqua"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Cs/>
          <w:color w:val="000000" w:themeColor="text1"/>
        </w:rPr>
        <w:t>L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L-Edito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4E52BC" w:rsidRPr="006752A2">
        <w:rPr>
          <w:rFonts w:ascii="Book Antiqua" w:eastAsia="Book Antiqua" w:hAnsi="Book Antiqua" w:cs="Book Antiqua"/>
          <w:bCs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-Edito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524C50" w:rsidRPr="00524C50">
        <w:rPr>
          <w:rFonts w:ascii="Book Antiqua" w:hAnsi="Book Antiqua" w:cs="Book Antiqua" w:hint="eastAsia"/>
          <w:color w:val="000000" w:themeColor="text1"/>
          <w:lang w:eastAsia="zh-CN"/>
        </w:rPr>
        <w:t>Yuan YY</w:t>
      </w:r>
    </w:p>
    <w:p w14:paraId="7E5E309D" w14:textId="77777777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5CD71B19" w14:textId="7E7BE673" w:rsidR="002749F2" w:rsidRPr="006752A2" w:rsidRDefault="002749F2" w:rsidP="002749F2">
      <w:pPr>
        <w:tabs>
          <w:tab w:val="left" w:pos="1071"/>
        </w:tabs>
        <w:rPr>
          <w:rFonts w:ascii="Book Antiqua" w:eastAsia="Book Antiqua" w:hAnsi="Book Antiqua" w:cs="Book Antiqua"/>
          <w:color w:val="000000" w:themeColor="text1"/>
        </w:rPr>
        <w:sectPr w:rsidR="002749F2" w:rsidRPr="006752A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DAC0514" w14:textId="1BE27AF3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Figur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Legends</w:t>
      </w:r>
    </w:p>
    <w:p w14:paraId="7D76AA5A" w14:textId="3876CFBE" w:rsidR="002749F2" w:rsidRPr="006752A2" w:rsidRDefault="00DD6C40" w:rsidP="002749F2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>
        <w:rPr>
          <w:rFonts w:ascii="Book Antiqua" w:eastAsia="Book Antiqua" w:hAnsi="Book Antiqua" w:cs="Book Antiqua"/>
          <w:b/>
          <w:bCs/>
          <w:noProof/>
          <w:color w:val="000000" w:themeColor="text1"/>
        </w:rPr>
        <w:drawing>
          <wp:inline distT="0" distB="0" distL="0" distR="0" wp14:anchorId="409BD776" wp14:editId="73ACFA24">
            <wp:extent cx="4824994" cy="4648209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4994" cy="46482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F2883" w14:textId="10A53459" w:rsidR="002749F2" w:rsidRDefault="002749F2" w:rsidP="002749F2">
      <w:pPr>
        <w:spacing w:line="360" w:lineRule="auto"/>
        <w:jc w:val="both"/>
        <w:rPr>
          <w:rFonts w:ascii="Book Antiqua" w:hAnsi="Book Antiqua" w:cs="Book Antiqua"/>
          <w:b/>
          <w:bCs/>
          <w:color w:val="000000" w:themeColor="text1"/>
          <w:lang w:eastAsia="zh-CN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1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low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har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ces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tudies.</w:t>
      </w:r>
    </w:p>
    <w:p w14:paraId="59A411C4" w14:textId="77777777" w:rsidR="009C6295" w:rsidRDefault="009C6295">
      <w:pPr>
        <w:rPr>
          <w:rFonts w:ascii="Book Antiqua" w:hAnsi="Book Antiqua" w:cs="Book Antiqua"/>
          <w:b/>
          <w:bCs/>
          <w:color w:val="000000" w:themeColor="text1"/>
          <w:lang w:eastAsia="zh-CN"/>
        </w:rPr>
      </w:pPr>
      <w:r>
        <w:rPr>
          <w:rFonts w:ascii="Book Antiqua" w:hAnsi="Book Antiqua" w:cs="Book Antiqua"/>
          <w:b/>
          <w:bCs/>
          <w:color w:val="000000" w:themeColor="text1"/>
          <w:lang w:eastAsia="zh-CN"/>
        </w:rPr>
        <w:br w:type="page"/>
      </w:r>
    </w:p>
    <w:p w14:paraId="6ECAA0AB" w14:textId="2E3FE834" w:rsidR="00750E35" w:rsidRPr="006752A2" w:rsidRDefault="00BE5AC4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</w:rPr>
        <w:lastRenderedPageBreak/>
        <w:t xml:space="preserve"> </w:t>
      </w:r>
      <w:r w:rsidR="00DD6C40">
        <w:rPr>
          <w:rFonts w:ascii="Book Antiqua" w:eastAsia="Book Antiqua" w:hAnsi="Book Antiqua" w:cs="Book Antiqua"/>
          <w:b/>
          <w:bCs/>
          <w:noProof/>
          <w:color w:val="000000" w:themeColor="text1"/>
        </w:rPr>
        <w:drawing>
          <wp:inline distT="0" distB="0" distL="0" distR="0" wp14:anchorId="64BBDFD7" wp14:editId="168729DA">
            <wp:extent cx="4267209" cy="4547625"/>
            <wp:effectExtent l="0" t="0" r="0" b="571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7209" cy="4547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EC3045" w14:textId="1BBF09C1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2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57B4BE5A" w14:textId="77777777" w:rsidR="00524C50" w:rsidRDefault="00524C50">
      <w:pPr>
        <w:rPr>
          <w:rFonts w:ascii="Book Antiqua" w:eastAsia="Book Antiqua" w:hAnsi="Book Antiqua" w:cs="Book Antiqua"/>
          <w:color w:val="000000" w:themeColor="text1"/>
        </w:rPr>
      </w:pPr>
      <w:r>
        <w:rPr>
          <w:rFonts w:ascii="Book Antiqua" w:eastAsia="Book Antiqua" w:hAnsi="Book Antiqua" w:cs="Book Antiqua"/>
          <w:color w:val="000000" w:themeColor="text1"/>
        </w:rPr>
        <w:br w:type="page"/>
      </w:r>
    </w:p>
    <w:p w14:paraId="3BE9B3DE" w14:textId="74D6EFCD" w:rsidR="002749F2" w:rsidRPr="00DD6C40" w:rsidRDefault="00DD6C40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>
        <w:rPr>
          <w:rFonts w:ascii="Book Antiqua" w:eastAsia="Book Antiqua" w:hAnsi="Book Antiqua" w:cs="Book Antiqua"/>
          <w:b/>
          <w:bCs/>
          <w:noProof/>
          <w:color w:val="000000" w:themeColor="text1"/>
        </w:rPr>
        <w:lastRenderedPageBreak/>
        <w:drawing>
          <wp:inline distT="0" distB="0" distL="0" distR="0" wp14:anchorId="74BA7139" wp14:editId="2F968B53">
            <wp:extent cx="4395225" cy="5410211"/>
            <wp:effectExtent l="0" t="0" r="571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5225" cy="5410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B23EF" w14:textId="566BF691" w:rsidR="002749F2" w:rsidRDefault="002749F2" w:rsidP="002749F2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3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VU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102472FC" w14:textId="77777777" w:rsidR="00524C50" w:rsidRDefault="00524C50">
      <w:pPr>
        <w:rPr>
          <w:rFonts w:ascii="Book Antiqua" w:hAnsi="Book Antiqua"/>
          <w:color w:val="000000" w:themeColor="text1"/>
          <w:lang w:eastAsia="zh-CN"/>
        </w:rPr>
      </w:pPr>
      <w:r>
        <w:rPr>
          <w:rFonts w:ascii="Book Antiqua" w:hAnsi="Book Antiqua"/>
          <w:color w:val="000000" w:themeColor="text1"/>
          <w:lang w:eastAsia="zh-CN"/>
        </w:rPr>
        <w:br w:type="page"/>
      </w:r>
    </w:p>
    <w:p w14:paraId="28008190" w14:textId="4DD630D1" w:rsidR="002749F2" w:rsidRPr="00DD6C40" w:rsidRDefault="00DD6C40" w:rsidP="00795C4A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>
        <w:rPr>
          <w:rFonts w:ascii="Book Antiqua" w:eastAsia="Book Antiqua" w:hAnsi="Book Antiqua" w:cs="Book Antiqua"/>
          <w:b/>
          <w:bCs/>
          <w:noProof/>
          <w:color w:val="000000" w:themeColor="text1"/>
        </w:rPr>
        <w:lastRenderedPageBreak/>
        <w:drawing>
          <wp:inline distT="0" distB="0" distL="0" distR="0" wp14:anchorId="2D1B9818" wp14:editId="16A6A637">
            <wp:extent cx="4443993" cy="5879604"/>
            <wp:effectExtent l="0" t="0" r="0" b="698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3993" cy="5879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2C8039" w14:textId="7D65B84C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4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U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1D3070B7" w14:textId="77777777" w:rsidR="00524C50" w:rsidRDefault="00524C50">
      <w:pPr>
        <w:rPr>
          <w:rFonts w:ascii="Book Antiqua" w:hAnsi="Book Antiqua"/>
          <w:color w:val="000000" w:themeColor="text1"/>
        </w:rPr>
      </w:pPr>
      <w:r>
        <w:rPr>
          <w:rFonts w:ascii="Book Antiqua" w:hAnsi="Book Antiqua"/>
          <w:color w:val="000000" w:themeColor="text1"/>
        </w:rPr>
        <w:br w:type="page"/>
      </w:r>
    </w:p>
    <w:p w14:paraId="7028712C" w14:textId="73F33862" w:rsidR="00ED1650" w:rsidRPr="006752A2" w:rsidRDefault="00DD6C40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>
        <w:rPr>
          <w:rFonts w:ascii="Book Antiqua" w:eastAsia="Book Antiqua" w:hAnsi="Book Antiqua" w:cs="Book Antiqua"/>
          <w:b/>
          <w:bCs/>
          <w:noProof/>
          <w:color w:val="000000" w:themeColor="text1"/>
        </w:rPr>
        <w:lastRenderedPageBreak/>
        <w:drawing>
          <wp:inline distT="0" distB="0" distL="0" distR="0" wp14:anchorId="54C6F6B8" wp14:editId="6FF3D911">
            <wp:extent cx="4419609" cy="4255017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9609" cy="4255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2CB2F5" w14:textId="50BE9A98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5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1BD621BA" w14:textId="77777777" w:rsidR="00DB354D" w:rsidRDefault="00DB354D">
      <w:pPr>
        <w:rPr>
          <w:rFonts w:ascii="Book Antiqua" w:hAnsi="Book Antiqua"/>
          <w:color w:val="000000" w:themeColor="text1"/>
          <w:lang w:eastAsia="zh-CN"/>
        </w:rPr>
        <w:sectPr w:rsidR="00DB354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D8AC39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  <w:bookmarkStart w:id="3" w:name="_Hlk140843589"/>
    </w:p>
    <w:p w14:paraId="1353BD68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0E960931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2CEB4394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588C4B62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3C32172F" wp14:editId="68B0459B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4E328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1CFB2A95" w14:textId="77777777" w:rsidR="00DB354D" w:rsidRDefault="00DB354D" w:rsidP="00DB354D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6A9D60AE" w14:textId="77777777" w:rsidR="00DB354D" w:rsidRDefault="00DB354D" w:rsidP="00DB354D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292E926" w14:textId="77777777" w:rsidR="00DB354D" w:rsidRDefault="00DB354D" w:rsidP="00DB354D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9253991568</w:t>
      </w:r>
    </w:p>
    <w:p w14:paraId="49072CE6" w14:textId="77777777" w:rsidR="00DB354D" w:rsidRDefault="00DB354D" w:rsidP="00DB354D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33524215" w14:textId="77777777" w:rsidR="00DB354D" w:rsidRDefault="00DB354D" w:rsidP="00DB354D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5BDE0E3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10696CB0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377B581B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11EFD82E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3945246B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4D6B3BDA" wp14:editId="25E3ED4B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92F031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1C15610B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7B38A348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46DCFB84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26A9C242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598E2682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3D681C79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5E19203A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04F63BD9" w14:textId="77777777" w:rsidR="00DB354D" w:rsidRDefault="00DB354D" w:rsidP="00DB354D">
      <w:pPr>
        <w:snapToGrid w:val="0"/>
        <w:ind w:leftChars="100" w:left="240"/>
        <w:jc w:val="center"/>
        <w:rPr>
          <w:rFonts w:ascii="Book Antiqua" w:hAnsi="Book Antiqua"/>
        </w:rPr>
      </w:pPr>
    </w:p>
    <w:p w14:paraId="7562A116" w14:textId="77777777" w:rsidR="00DB354D" w:rsidRDefault="00DB354D" w:rsidP="00DB354D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63CABE1A" w14:textId="77777777" w:rsidR="00DB354D" w:rsidRDefault="00DB354D" w:rsidP="00DB354D">
      <w:pPr>
        <w:snapToGrid w:val="0"/>
        <w:jc w:val="center"/>
        <w:rPr>
          <w:rFonts w:ascii="Book Antiqua" w:hAnsi="Book Antiqua"/>
          <w:shd w:val="clear" w:color="auto" w:fill="FFFFFF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3 Baishideng Publishing Group Inc. All rights reserved.</w:t>
      </w:r>
    </w:p>
    <w:bookmarkEnd w:id="3"/>
    <w:p w14:paraId="73EBE80C" w14:textId="77777777" w:rsidR="00DB354D" w:rsidRDefault="00DB354D" w:rsidP="00DB354D">
      <w:pPr>
        <w:rPr>
          <w:rFonts w:ascii="Book Antiqua" w:hAnsi="Book Antiqua" w:cs="Book Antiqua"/>
          <w:b/>
          <w:bCs/>
          <w:color w:val="000000"/>
        </w:rPr>
      </w:pPr>
    </w:p>
    <w:p w14:paraId="62EBEE95" w14:textId="039256C3" w:rsidR="009C6295" w:rsidRPr="00DB354D" w:rsidRDefault="009C6295">
      <w:pPr>
        <w:rPr>
          <w:rFonts w:ascii="Book Antiqua" w:hAnsi="Book Antiqua"/>
          <w:color w:val="000000" w:themeColor="text1"/>
          <w:lang w:eastAsia="zh-CN"/>
        </w:rPr>
      </w:pPr>
    </w:p>
    <w:sectPr w:rsidR="009C6295" w:rsidRPr="00DB354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A4C043" w14:textId="77777777" w:rsidR="0002747B" w:rsidRDefault="0002747B" w:rsidP="00244077">
      <w:r>
        <w:separator/>
      </w:r>
    </w:p>
  </w:endnote>
  <w:endnote w:type="continuationSeparator" w:id="0">
    <w:p w14:paraId="6DB67D22" w14:textId="77777777" w:rsidR="0002747B" w:rsidRDefault="0002747B" w:rsidP="002440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STIXGeneral"/>
    <w:charset w:val="00"/>
    <w:family w:val="swiss"/>
    <w:pitch w:val="default"/>
    <w:sig w:usb0="00000000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2090351055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26CE1B8D" w14:textId="56EB1F97" w:rsidR="007D6010" w:rsidRPr="00244077" w:rsidRDefault="007D6010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7C78F2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2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4077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7C78F2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1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CBA8CBE" w14:textId="77777777" w:rsidR="007D6010" w:rsidRPr="00244077" w:rsidRDefault="007D6010">
    <w:pPr>
      <w:pStyle w:val="a5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EE9DF8" w14:textId="77777777" w:rsidR="0002747B" w:rsidRDefault="0002747B" w:rsidP="00244077">
      <w:r>
        <w:separator/>
      </w:r>
    </w:p>
  </w:footnote>
  <w:footnote w:type="continuationSeparator" w:id="0">
    <w:p w14:paraId="40B91469" w14:textId="77777777" w:rsidR="0002747B" w:rsidRDefault="0002747B" w:rsidP="0024407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77B3E"/>
    <w:rsid w:val="00021EB6"/>
    <w:rsid w:val="00022BDC"/>
    <w:rsid w:val="0002747B"/>
    <w:rsid w:val="00037D5C"/>
    <w:rsid w:val="000633E1"/>
    <w:rsid w:val="00084895"/>
    <w:rsid w:val="000A40EE"/>
    <w:rsid w:val="000A478E"/>
    <w:rsid w:val="000C1A37"/>
    <w:rsid w:val="000D38F1"/>
    <w:rsid w:val="000F095D"/>
    <w:rsid w:val="001226E5"/>
    <w:rsid w:val="00131CB4"/>
    <w:rsid w:val="00143DB0"/>
    <w:rsid w:val="00157D83"/>
    <w:rsid w:val="00164075"/>
    <w:rsid w:val="00167340"/>
    <w:rsid w:val="001C2C66"/>
    <w:rsid w:val="00244077"/>
    <w:rsid w:val="00247874"/>
    <w:rsid w:val="002660B8"/>
    <w:rsid w:val="00274561"/>
    <w:rsid w:val="002749F2"/>
    <w:rsid w:val="00290531"/>
    <w:rsid w:val="002E6E1A"/>
    <w:rsid w:val="00303F02"/>
    <w:rsid w:val="003204EF"/>
    <w:rsid w:val="00322EFB"/>
    <w:rsid w:val="0034012C"/>
    <w:rsid w:val="003722B9"/>
    <w:rsid w:val="00372D94"/>
    <w:rsid w:val="00387F1C"/>
    <w:rsid w:val="003A55FF"/>
    <w:rsid w:val="003B4957"/>
    <w:rsid w:val="003D2B62"/>
    <w:rsid w:val="003F21EC"/>
    <w:rsid w:val="004338C0"/>
    <w:rsid w:val="004538A0"/>
    <w:rsid w:val="00460C5E"/>
    <w:rsid w:val="00462F04"/>
    <w:rsid w:val="00463565"/>
    <w:rsid w:val="004846A0"/>
    <w:rsid w:val="004C769A"/>
    <w:rsid w:val="004D555A"/>
    <w:rsid w:val="004E52BC"/>
    <w:rsid w:val="00515BBB"/>
    <w:rsid w:val="00524C50"/>
    <w:rsid w:val="00544C3A"/>
    <w:rsid w:val="0055354E"/>
    <w:rsid w:val="0055398A"/>
    <w:rsid w:val="005763BE"/>
    <w:rsid w:val="005768C3"/>
    <w:rsid w:val="00577126"/>
    <w:rsid w:val="005915DA"/>
    <w:rsid w:val="005B151E"/>
    <w:rsid w:val="005D1014"/>
    <w:rsid w:val="005D2766"/>
    <w:rsid w:val="005E029F"/>
    <w:rsid w:val="005E560E"/>
    <w:rsid w:val="005F71E3"/>
    <w:rsid w:val="005F752A"/>
    <w:rsid w:val="0061206A"/>
    <w:rsid w:val="00612989"/>
    <w:rsid w:val="00627918"/>
    <w:rsid w:val="00634329"/>
    <w:rsid w:val="00657517"/>
    <w:rsid w:val="0067169C"/>
    <w:rsid w:val="006752A2"/>
    <w:rsid w:val="006758FD"/>
    <w:rsid w:val="006B386F"/>
    <w:rsid w:val="006B7B1F"/>
    <w:rsid w:val="006C0779"/>
    <w:rsid w:val="006F4E2C"/>
    <w:rsid w:val="006F7E71"/>
    <w:rsid w:val="00700DE8"/>
    <w:rsid w:val="00702EE1"/>
    <w:rsid w:val="0071339B"/>
    <w:rsid w:val="00725EF1"/>
    <w:rsid w:val="00725FDF"/>
    <w:rsid w:val="00750A29"/>
    <w:rsid w:val="00750E35"/>
    <w:rsid w:val="0076711F"/>
    <w:rsid w:val="007775CA"/>
    <w:rsid w:val="00795C4A"/>
    <w:rsid w:val="00796ABA"/>
    <w:rsid w:val="007C14EC"/>
    <w:rsid w:val="007C78F2"/>
    <w:rsid w:val="007D6010"/>
    <w:rsid w:val="007D64B2"/>
    <w:rsid w:val="007F2C0D"/>
    <w:rsid w:val="007F67D7"/>
    <w:rsid w:val="00813212"/>
    <w:rsid w:val="008149B0"/>
    <w:rsid w:val="00822420"/>
    <w:rsid w:val="008245FA"/>
    <w:rsid w:val="00855C09"/>
    <w:rsid w:val="008822A0"/>
    <w:rsid w:val="00894E5C"/>
    <w:rsid w:val="008B0D04"/>
    <w:rsid w:val="008D0D97"/>
    <w:rsid w:val="009003BD"/>
    <w:rsid w:val="00900978"/>
    <w:rsid w:val="00903326"/>
    <w:rsid w:val="00904DE0"/>
    <w:rsid w:val="00912D48"/>
    <w:rsid w:val="00935533"/>
    <w:rsid w:val="00945EBB"/>
    <w:rsid w:val="00987B07"/>
    <w:rsid w:val="009973BA"/>
    <w:rsid w:val="00997AD9"/>
    <w:rsid w:val="009A17F3"/>
    <w:rsid w:val="009A545A"/>
    <w:rsid w:val="009C6295"/>
    <w:rsid w:val="009E4C0A"/>
    <w:rsid w:val="00A424EE"/>
    <w:rsid w:val="00A61C66"/>
    <w:rsid w:val="00A704FF"/>
    <w:rsid w:val="00A77B3E"/>
    <w:rsid w:val="00A85C33"/>
    <w:rsid w:val="00A96AA6"/>
    <w:rsid w:val="00AD2E08"/>
    <w:rsid w:val="00AE275C"/>
    <w:rsid w:val="00AE7069"/>
    <w:rsid w:val="00AE7201"/>
    <w:rsid w:val="00AF7420"/>
    <w:rsid w:val="00B47674"/>
    <w:rsid w:val="00B50BA3"/>
    <w:rsid w:val="00B555B8"/>
    <w:rsid w:val="00B63C64"/>
    <w:rsid w:val="00B804B4"/>
    <w:rsid w:val="00BB7B86"/>
    <w:rsid w:val="00BE5AC4"/>
    <w:rsid w:val="00C05673"/>
    <w:rsid w:val="00C75625"/>
    <w:rsid w:val="00C800DB"/>
    <w:rsid w:val="00CA2A55"/>
    <w:rsid w:val="00CB4F3A"/>
    <w:rsid w:val="00D11E12"/>
    <w:rsid w:val="00D13A90"/>
    <w:rsid w:val="00D2120F"/>
    <w:rsid w:val="00D43A78"/>
    <w:rsid w:val="00D62865"/>
    <w:rsid w:val="00D65CB8"/>
    <w:rsid w:val="00D91188"/>
    <w:rsid w:val="00DA1627"/>
    <w:rsid w:val="00DA2EA9"/>
    <w:rsid w:val="00DA51FA"/>
    <w:rsid w:val="00DB354D"/>
    <w:rsid w:val="00DC7802"/>
    <w:rsid w:val="00DD491A"/>
    <w:rsid w:val="00DD6AF2"/>
    <w:rsid w:val="00DD6C40"/>
    <w:rsid w:val="00DF0716"/>
    <w:rsid w:val="00DF2CC8"/>
    <w:rsid w:val="00E00A4F"/>
    <w:rsid w:val="00E01E67"/>
    <w:rsid w:val="00E031DC"/>
    <w:rsid w:val="00E12E83"/>
    <w:rsid w:val="00E42106"/>
    <w:rsid w:val="00E530CA"/>
    <w:rsid w:val="00E5545C"/>
    <w:rsid w:val="00E560D8"/>
    <w:rsid w:val="00E81766"/>
    <w:rsid w:val="00E860C9"/>
    <w:rsid w:val="00ED1650"/>
    <w:rsid w:val="00F0764E"/>
    <w:rsid w:val="00F1337C"/>
    <w:rsid w:val="00F23826"/>
    <w:rsid w:val="00F47219"/>
    <w:rsid w:val="00F53D3A"/>
    <w:rsid w:val="00F5675E"/>
    <w:rsid w:val="00F713EF"/>
    <w:rsid w:val="00FE641A"/>
    <w:rsid w:val="00FF7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BF742"/>
  <w15:docId w15:val="{E5398B3A-F0FC-4A95-9081-5E7B7E3EEA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244077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24407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4407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44077"/>
    <w:rPr>
      <w:sz w:val="18"/>
      <w:szCs w:val="18"/>
    </w:rPr>
  </w:style>
  <w:style w:type="character" w:styleId="a7">
    <w:name w:val="annotation reference"/>
    <w:basedOn w:val="a0"/>
    <w:semiHidden/>
    <w:unhideWhenUsed/>
    <w:rsid w:val="00022BDC"/>
    <w:rPr>
      <w:sz w:val="21"/>
      <w:szCs w:val="21"/>
    </w:rPr>
  </w:style>
  <w:style w:type="paragraph" w:styleId="a8">
    <w:name w:val="annotation text"/>
    <w:basedOn w:val="a"/>
    <w:link w:val="a9"/>
    <w:unhideWhenUsed/>
    <w:rsid w:val="00022BDC"/>
  </w:style>
  <w:style w:type="character" w:customStyle="1" w:styleId="a9">
    <w:name w:val="批注文字 字符"/>
    <w:basedOn w:val="a0"/>
    <w:link w:val="a8"/>
    <w:rsid w:val="00022BDC"/>
    <w:rPr>
      <w:sz w:val="24"/>
      <w:szCs w:val="24"/>
    </w:rPr>
  </w:style>
  <w:style w:type="paragraph" w:styleId="aa">
    <w:name w:val="annotation subject"/>
    <w:basedOn w:val="a8"/>
    <w:next w:val="a8"/>
    <w:link w:val="ab"/>
    <w:semiHidden/>
    <w:unhideWhenUsed/>
    <w:rsid w:val="00022BDC"/>
    <w:rPr>
      <w:b/>
      <w:bCs/>
    </w:rPr>
  </w:style>
  <w:style w:type="character" w:customStyle="1" w:styleId="ab">
    <w:name w:val="批注主题 字符"/>
    <w:basedOn w:val="a9"/>
    <w:link w:val="aa"/>
    <w:semiHidden/>
    <w:rsid w:val="00022BDC"/>
    <w:rPr>
      <w:b/>
      <w:bCs/>
      <w:sz w:val="24"/>
      <w:szCs w:val="24"/>
    </w:rPr>
  </w:style>
  <w:style w:type="paragraph" w:styleId="ac">
    <w:name w:val="Revision"/>
    <w:hidden/>
    <w:uiPriority w:val="99"/>
    <w:semiHidden/>
    <w:rsid w:val="0055398A"/>
    <w:rPr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3D2B6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3D2B62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3D2B62"/>
    <w:pPr>
      <w:jc w:val="both"/>
    </w:pPr>
  </w:style>
  <w:style w:type="character" w:customStyle="1" w:styleId="EndNoteBibliographyChar">
    <w:name w:val="EndNote Bibliography Char"/>
    <w:basedOn w:val="a0"/>
    <w:link w:val="EndNoteBibliography"/>
    <w:rsid w:val="003D2B62"/>
    <w:rPr>
      <w:sz w:val="24"/>
      <w:szCs w:val="24"/>
    </w:rPr>
  </w:style>
  <w:style w:type="paragraph" w:styleId="ad">
    <w:name w:val="Balloon Text"/>
    <w:basedOn w:val="a"/>
    <w:link w:val="ae"/>
    <w:rsid w:val="00524C50"/>
    <w:rPr>
      <w:sz w:val="18"/>
      <w:szCs w:val="18"/>
    </w:rPr>
  </w:style>
  <w:style w:type="character" w:customStyle="1" w:styleId="ae">
    <w:name w:val="批注框文本 字符"/>
    <w:basedOn w:val="a0"/>
    <w:link w:val="ad"/>
    <w:rsid w:val="00524C50"/>
    <w:rPr>
      <w:sz w:val="18"/>
      <w:szCs w:val="18"/>
    </w:rPr>
  </w:style>
  <w:style w:type="character" w:styleId="af">
    <w:name w:val="Hyperlink"/>
    <w:basedOn w:val="a0"/>
    <w:unhideWhenUsed/>
    <w:rsid w:val="005E560E"/>
    <w:rPr>
      <w:color w:val="0000FF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5E560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4</TotalTime>
  <Pages>42</Pages>
  <Words>8372</Words>
  <Characters>81044</Characters>
  <Application>Microsoft Office Word</Application>
  <DocSecurity>0</DocSecurity>
  <Lines>6753</Lines>
  <Paragraphs>5588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3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oss Balint</dc:creator>
  <cp:lastModifiedBy>Chen YX</cp:lastModifiedBy>
  <cp:revision>53</cp:revision>
  <dcterms:created xsi:type="dcterms:W3CDTF">2023-06-10T08:04:00Z</dcterms:created>
  <dcterms:modified xsi:type="dcterms:W3CDTF">2023-07-26T0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77b11584c2a915adcb27f9d0f1b1d1492d0ebbdf820582d9a3060278e7d3f6c</vt:lpwstr>
  </property>
</Properties>
</file>